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B6E6F" w14:textId="77777777" w:rsidR="00E23481" w:rsidRPr="00C07597" w:rsidRDefault="00E23481">
      <w:pPr>
        <w:widowControl w:val="0"/>
        <w:autoSpaceDE w:val="0"/>
        <w:autoSpaceDN w:val="0"/>
        <w:adjustRightInd w:val="0"/>
        <w:spacing w:before="6" w:after="0" w:line="160" w:lineRule="exact"/>
        <w:rPr>
          <w:rFonts w:ascii="Arial" w:eastAsia="Arial Unicode MS" w:hAnsi="Arial" w:cs="Arial"/>
          <w:sz w:val="16"/>
          <w:szCs w:val="16"/>
        </w:rPr>
      </w:pPr>
    </w:p>
    <w:p w14:paraId="21787E87" w14:textId="6B5F932B" w:rsidR="00E23481" w:rsidRPr="00C07597" w:rsidRDefault="002E464F">
      <w:pPr>
        <w:widowControl w:val="0"/>
        <w:autoSpaceDE w:val="0"/>
        <w:autoSpaceDN w:val="0"/>
        <w:adjustRightInd w:val="0"/>
        <w:spacing w:before="68" w:after="0" w:line="240" w:lineRule="auto"/>
        <w:ind w:left="120" w:right="70"/>
        <w:jc w:val="both"/>
        <w:rPr>
          <w:rFonts w:ascii="Times New Roman" w:eastAsia="Arial Unicode MS" w:hAnsi="Times New Roman"/>
          <w:sz w:val="20"/>
          <w:szCs w:val="20"/>
        </w:rPr>
      </w:pPr>
      <w:r w:rsidRPr="00C07597">
        <w:rPr>
          <w:noProof/>
        </w:rPr>
        <mc:AlternateContent>
          <mc:Choice Requires="wpg">
            <w:drawing>
              <wp:anchor distT="0" distB="0" distL="114300" distR="114300" simplePos="0" relativeHeight="251658752" behindDoc="1" locked="0" layoutInCell="0" allowOverlap="1" wp14:anchorId="53262C01" wp14:editId="145DBE70">
                <wp:simplePos x="0" y="0"/>
                <wp:positionH relativeFrom="page">
                  <wp:posOffset>885190</wp:posOffset>
                </wp:positionH>
                <wp:positionV relativeFrom="paragraph">
                  <wp:posOffset>20320</wp:posOffset>
                </wp:positionV>
                <wp:extent cx="5784215" cy="6350"/>
                <wp:effectExtent l="0" t="0" r="0" b="0"/>
                <wp:wrapNone/>
                <wp:docPr id="26"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27" name="Freeform 15"/>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Freeform 16"/>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64445D2A" id="Group 14" o:spid="_x0000_s1026" style="position:absolute;margin-left:69.7pt;margin-top:1.6pt;width:455.45pt;height:.5pt;z-index:-251657728;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" o:allowincell="f">
                <v:shape id="Freeform 15" o:spid="_x0000_s1027"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" path="m,l9098,e" filled="f" strokecolor="#363435" strokeweight=".5pt">
                  <v:path arrowok="t" o:connecttype="custom" o:connectlocs="0,0;9098,0" o:connectangles="0,0"/>
                </v:shape>
                <v:shape id="Freeform 16" o:spid="_x0000_s1028"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" path="m9098,l,e" filled="f" strokecolor="#363435" strokeweight=".5pt">
                  <v:path arrowok="t" o:connecttype="custom" o:connectlocs="9098,0;0,0" o:connectangles="0,0"/>
                </v:shape>
                <w10:wrap anchorx="page"/>
              </v:group>
            </w:pict>
          </mc:Fallback>
        </mc:AlternateContent>
      </w:r>
      <w:r w:rsidR="00E23481" w:rsidRPr="00C07597">
        <w:rPr>
          <w:rFonts w:ascii="Times New Roman" w:eastAsia="Arial Unicode MS" w:hAnsi="Times New Roman"/>
          <w:position w:val="1"/>
          <w:sz w:val="20"/>
          <w:szCs w:val="20"/>
        </w:rPr>
        <w:t>IOP Conf. Series: Materials Science and Engine</w:t>
      </w:r>
      <w:r w:rsidR="00E23481" w:rsidRPr="00C07597">
        <w:rPr>
          <w:rFonts w:ascii="Times New Roman" w:eastAsia="Arial Unicode MS" w:hAnsi="Times New Roman"/>
          <w:spacing w:val="-27"/>
          <w:position w:val="1"/>
          <w:sz w:val="20"/>
          <w:szCs w:val="20"/>
        </w:rPr>
        <w:t>e</w:t>
      </w:r>
      <w:r w:rsidR="00E23481" w:rsidRPr="00C07597">
        <w:rPr>
          <w:rFonts w:ascii="Times New Roman" w:eastAsia="Arial Unicode MS" w:hAnsi="Times New Roman"/>
          <w:b/>
          <w:bCs/>
          <w:spacing w:val="-73"/>
          <w:sz w:val="20"/>
          <w:szCs w:val="20"/>
        </w:rPr>
        <w:t>1</w:t>
      </w:r>
      <w:r w:rsidR="00E23481" w:rsidRPr="00C07597">
        <w:rPr>
          <w:rFonts w:ascii="Times New Roman" w:eastAsia="Arial Unicode MS" w:hAnsi="Times New Roman"/>
          <w:position w:val="1"/>
          <w:sz w:val="20"/>
          <w:szCs w:val="20"/>
        </w:rPr>
        <w:t>r</w:t>
      </w:r>
      <w:r w:rsidR="00E23481" w:rsidRPr="00C07597">
        <w:rPr>
          <w:rFonts w:ascii="Times New Roman" w:eastAsia="Arial Unicode MS" w:hAnsi="Times New Roman"/>
          <w:spacing w:val="-49"/>
          <w:position w:val="1"/>
          <w:sz w:val="20"/>
          <w:szCs w:val="20"/>
        </w:rPr>
        <w:t>i</w:t>
      </w:r>
      <w:r w:rsidR="00E23481" w:rsidRPr="00C07597">
        <w:rPr>
          <w:rFonts w:ascii="Times New Roman" w:eastAsia="Arial Unicode MS" w:hAnsi="Times New Roman"/>
          <w:b/>
          <w:bCs/>
          <w:spacing w:val="-51"/>
          <w:sz w:val="20"/>
          <w:szCs w:val="20"/>
        </w:rPr>
        <w:t>2</w:t>
      </w:r>
      <w:r w:rsidR="00E23481" w:rsidRPr="00C07597">
        <w:rPr>
          <w:rFonts w:ascii="Times New Roman" w:eastAsia="Arial Unicode MS" w:hAnsi="Times New Roman"/>
          <w:spacing w:val="-49"/>
          <w:position w:val="1"/>
          <w:sz w:val="20"/>
          <w:szCs w:val="20"/>
        </w:rPr>
        <w:t>n</w:t>
      </w:r>
      <w:r w:rsidR="00E23481" w:rsidRPr="00C07597">
        <w:rPr>
          <w:rFonts w:ascii="Times New Roman" w:eastAsia="Arial Unicode MS" w:hAnsi="Times New Roman"/>
          <w:b/>
          <w:bCs/>
          <w:spacing w:val="-51"/>
          <w:sz w:val="20"/>
          <w:szCs w:val="20"/>
        </w:rPr>
        <w:t>3</w:t>
      </w:r>
      <w:r w:rsidR="00E23481" w:rsidRPr="00C07597">
        <w:rPr>
          <w:rFonts w:ascii="Times New Roman" w:eastAsia="Arial Unicode MS" w:hAnsi="Times New Roman"/>
          <w:spacing w:val="-49"/>
          <w:position w:val="1"/>
          <w:sz w:val="20"/>
          <w:szCs w:val="20"/>
        </w:rPr>
        <w:t>g</w:t>
      </w:r>
      <w:r w:rsidR="00E23481" w:rsidRPr="00C07597">
        <w:rPr>
          <w:rFonts w:ascii="Times New Roman" w:eastAsia="Arial Unicode MS" w:hAnsi="Times New Roman"/>
          <w:b/>
          <w:bCs/>
          <w:spacing w:val="-1"/>
          <w:sz w:val="20"/>
          <w:szCs w:val="20"/>
        </w:rPr>
        <w:t>4</w:t>
      </w:r>
      <w:r w:rsidR="00E23481" w:rsidRPr="00C07597">
        <w:rPr>
          <w:rFonts w:ascii="Times New Roman" w:eastAsia="Arial Unicode MS" w:hAnsi="Times New Roman"/>
          <w:b/>
          <w:bCs/>
          <w:spacing w:val="-99"/>
          <w:position w:val="1"/>
          <w:sz w:val="20"/>
          <w:szCs w:val="20"/>
        </w:rPr>
        <w:t>4</w:t>
      </w:r>
      <w:r w:rsidR="000F1617" w:rsidRPr="00C07597">
        <w:rPr>
          <w:rFonts w:ascii="Times New Roman" w:eastAsia="Arial Unicode MS" w:hAnsi="Times New Roman"/>
          <w:b/>
          <w:bCs/>
          <w:spacing w:val="-1"/>
          <w:sz w:val="20"/>
          <w:szCs w:val="20"/>
        </w:rPr>
        <w:t>434</w:t>
      </w:r>
      <w:r w:rsidR="00E23481" w:rsidRPr="00C07597">
        <w:rPr>
          <w:rFonts w:ascii="Times New Roman" w:eastAsia="Arial Unicode MS" w:hAnsi="Times New Roman"/>
          <w:b/>
          <w:bCs/>
          <w:spacing w:val="-51"/>
          <w:sz w:val="20"/>
          <w:szCs w:val="20"/>
        </w:rPr>
        <w:t>8</w:t>
      </w:r>
      <w:r w:rsidR="00E23481" w:rsidRPr="00C07597">
        <w:rPr>
          <w:rFonts w:ascii="Times New Roman" w:eastAsia="Arial Unicode MS" w:hAnsi="Times New Roman"/>
          <w:spacing w:val="-15"/>
          <w:position w:val="1"/>
          <w:sz w:val="20"/>
          <w:szCs w:val="20"/>
        </w:rPr>
        <w:t>(</w:t>
      </w:r>
      <w:r w:rsidR="00E23481" w:rsidRPr="00C07597">
        <w:rPr>
          <w:rFonts w:ascii="Times New Roman" w:eastAsia="Arial Unicode MS" w:hAnsi="Times New Roman"/>
          <w:b/>
          <w:bCs/>
          <w:spacing w:val="-85"/>
          <w:sz w:val="20"/>
          <w:szCs w:val="20"/>
        </w:rPr>
        <w:t>9</w:t>
      </w:r>
      <w:r w:rsidR="00E23481" w:rsidRPr="00C07597">
        <w:rPr>
          <w:rFonts w:ascii="Times New Roman" w:eastAsia="Arial Unicode MS" w:hAnsi="Times New Roman"/>
          <w:position w:val="1"/>
          <w:sz w:val="20"/>
          <w:szCs w:val="20"/>
        </w:rPr>
        <w:t>2</w:t>
      </w:r>
      <w:r w:rsidR="00E23481" w:rsidRPr="00C07597">
        <w:rPr>
          <w:rFonts w:ascii="Times New Roman" w:eastAsia="Arial Unicode MS" w:hAnsi="Times New Roman"/>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sidR="00E23481" w:rsidRPr="00C07597">
        <w:rPr>
          <w:rFonts w:ascii="Times New Roman" w:eastAsia="Arial Unicode MS" w:hAnsi="Times New Roman"/>
          <w:spacing w:val="-51"/>
          <w:sz w:val="20"/>
          <w:szCs w:val="20"/>
        </w:rPr>
        <w:t>‘</w:t>
      </w:r>
      <w:r w:rsidR="00E23481" w:rsidRPr="00C07597">
        <w:rPr>
          <w:rFonts w:ascii="Times New Roman" w:eastAsia="Arial Unicode MS" w:hAnsi="Times New Roman"/>
          <w:spacing w:val="-49"/>
          <w:position w:val="1"/>
          <w:sz w:val="20"/>
          <w:szCs w:val="20"/>
        </w:rPr>
        <w:t>1</w:t>
      </w:r>
      <w:r w:rsidR="00E23481" w:rsidRPr="00C07597">
        <w:rPr>
          <w:rFonts w:ascii="Times New Roman" w:eastAsia="Arial Unicode MS" w:hAnsi="Times New Roman"/>
          <w:spacing w:val="-18"/>
          <w:sz w:val="20"/>
          <w:szCs w:val="20"/>
        </w:rPr>
        <w:t>’</w:t>
      </w:r>
      <w:r w:rsidR="00E23481" w:rsidRPr="00C07597">
        <w:rPr>
          <w:rFonts w:ascii="Times New Roman" w:eastAsia="Arial Unicode MS" w:hAnsi="Times New Roman"/>
          <w:spacing w:val="-82"/>
          <w:position w:val="1"/>
          <w:sz w:val="20"/>
          <w:szCs w:val="20"/>
        </w:rPr>
        <w:t>8</w:t>
      </w:r>
      <w:r w:rsidR="00E23481" w:rsidRPr="00C07597">
        <w:rPr>
          <w:rFonts w:ascii="Times New Roman" w:eastAsia="Arial Unicode MS" w:hAnsi="Times New Roman"/>
          <w:spacing w:val="-7"/>
          <w:sz w:val="20"/>
          <w:szCs w:val="20"/>
        </w:rPr>
        <w:t>“</w:t>
      </w:r>
      <w:r w:rsidR="00E23481" w:rsidRPr="00C07597">
        <w:rPr>
          <w:rFonts w:ascii="Times New Roman" w:eastAsia="Arial Unicode MS" w:hAnsi="Times New Roman"/>
          <w:spacing w:val="-60"/>
          <w:position w:val="1"/>
          <w:sz w:val="20"/>
          <w:szCs w:val="20"/>
        </w:rPr>
        <w:t>)</w:t>
      </w:r>
      <w:r w:rsidR="00E23481" w:rsidRPr="00C07597">
        <w:rPr>
          <w:rFonts w:ascii="Times New Roman" w:eastAsia="Arial Unicode MS" w:hAnsi="Times New Roman"/>
          <w:sz w:val="20"/>
          <w:szCs w:val="20"/>
        </w:rPr>
        <w:t>”</w:t>
      </w:r>
      <w:r w:rsidR="00E23481" w:rsidRPr="00C07597">
        <w:rPr>
          <w:rFonts w:ascii="Times New Roman" w:eastAsia="Arial Unicode MS" w:hAnsi="Times New Roman"/>
          <w:spacing w:val="-29"/>
          <w:sz w:val="20"/>
          <w:szCs w:val="20"/>
        </w:rPr>
        <w:t xml:space="preserve"> </w:t>
      </w:r>
      <w:r w:rsidR="00E23481" w:rsidRPr="00C07597">
        <w:rPr>
          <w:rFonts w:ascii="Times New Roman" w:eastAsia="Arial Unicode MS" w:hAnsi="Times New Roman"/>
          <w:position w:val="1"/>
          <w:sz w:val="20"/>
          <w:szCs w:val="20"/>
        </w:rPr>
        <w:t xml:space="preserve">012209  </w:t>
      </w:r>
      <w:r w:rsidR="00E23481" w:rsidRPr="00C07597">
        <w:rPr>
          <w:rFonts w:ascii="Times New Roman" w:eastAsia="Arial Unicode MS" w:hAnsi="Times New Roman"/>
          <w:spacing w:val="10"/>
          <w:position w:val="1"/>
          <w:sz w:val="20"/>
          <w:szCs w:val="20"/>
        </w:rPr>
        <w:t xml:space="preserve"> </w:t>
      </w:r>
      <w:r w:rsidR="00E23481" w:rsidRPr="00C07597">
        <w:rPr>
          <w:rFonts w:ascii="Times New Roman" w:eastAsia="Arial Unicode MS" w:hAnsi="Times New Roman"/>
          <w:position w:val="1"/>
          <w:sz w:val="20"/>
          <w:szCs w:val="20"/>
        </w:rPr>
        <w:t>doi:10.1088/1757-899X/434/1/012209</w:t>
      </w:r>
    </w:p>
    <w:p w14:paraId="269AD198" w14:textId="77777777" w:rsidR="00E23481" w:rsidRPr="00C07597" w:rsidRDefault="00E23481">
      <w:pPr>
        <w:widowControl w:val="0"/>
        <w:autoSpaceDE w:val="0"/>
        <w:autoSpaceDN w:val="0"/>
        <w:adjustRightInd w:val="0"/>
        <w:spacing w:before="4" w:after="0" w:line="220" w:lineRule="exact"/>
        <w:rPr>
          <w:rFonts w:ascii="Times New Roman" w:eastAsia="Arial Unicode MS" w:hAnsi="Times New Roman"/>
        </w:rPr>
      </w:pPr>
    </w:p>
    <w:p w14:paraId="1C6771D0" w14:textId="486DF1C9" w:rsidR="00E23481" w:rsidRPr="00C07597" w:rsidRDefault="00011386">
      <w:pPr>
        <w:widowControl w:val="0"/>
        <w:autoSpaceDE w:val="0"/>
        <w:autoSpaceDN w:val="0"/>
        <w:adjustRightInd w:val="0"/>
        <w:spacing w:after="0" w:line="241" w:lineRule="auto"/>
        <w:ind w:left="139" w:right="261"/>
        <w:rPr>
          <w:rFonts w:ascii="Times New Roman" w:eastAsia="Arial Unicode MS" w:hAnsi="Times New Roman"/>
          <w:b/>
          <w:bCs/>
          <w:sz w:val="34"/>
          <w:szCs w:val="34"/>
          <w:lang w:val="en-US"/>
        </w:rPr>
      </w:pPr>
      <w:r w:rsidRPr="00C07597">
        <w:rPr>
          <w:rFonts w:ascii="Times New Roman" w:eastAsia="Arial Unicode MS" w:hAnsi="Times New Roman"/>
          <w:b/>
          <w:bCs/>
          <w:spacing w:val="1"/>
          <w:sz w:val="34"/>
          <w:szCs w:val="34"/>
          <w:lang w:val="en-US"/>
        </w:rPr>
        <w:t>UMKM</w:t>
      </w:r>
      <w:r w:rsidR="00DC633A" w:rsidRPr="00C07597">
        <w:rPr>
          <w:rFonts w:ascii="Times New Roman" w:eastAsia="Arial Unicode MS" w:hAnsi="Times New Roman"/>
          <w:b/>
          <w:bCs/>
          <w:spacing w:val="1"/>
          <w:sz w:val="34"/>
          <w:szCs w:val="34"/>
          <w:lang w:val="en-US"/>
        </w:rPr>
        <w:t xml:space="preserve"> Sebagai </w:t>
      </w:r>
      <w:r w:rsidRPr="00C07597">
        <w:rPr>
          <w:rFonts w:ascii="Times New Roman" w:eastAsia="Arial Unicode MS" w:hAnsi="Times New Roman"/>
          <w:b/>
          <w:bCs/>
          <w:spacing w:val="1"/>
          <w:sz w:val="34"/>
          <w:szCs w:val="34"/>
          <w:lang w:val="en-US"/>
        </w:rPr>
        <w:t xml:space="preserve">Solusi Dikala Pandemi </w:t>
      </w:r>
    </w:p>
    <w:p w14:paraId="4785F7E0" w14:textId="77777777" w:rsidR="00E23481" w:rsidRPr="00C07597" w:rsidRDefault="00E23481">
      <w:pPr>
        <w:widowControl w:val="0"/>
        <w:autoSpaceDE w:val="0"/>
        <w:autoSpaceDN w:val="0"/>
        <w:adjustRightInd w:val="0"/>
        <w:spacing w:before="9" w:after="0" w:line="150" w:lineRule="exact"/>
        <w:rPr>
          <w:rFonts w:ascii="Times New Roman" w:eastAsia="Arial Unicode MS" w:hAnsi="Times New Roman"/>
          <w:sz w:val="15"/>
          <w:szCs w:val="15"/>
        </w:rPr>
      </w:pPr>
    </w:p>
    <w:p w14:paraId="798338DE" w14:textId="77777777" w:rsidR="00E23481" w:rsidRPr="00C07597"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3A299D73" w14:textId="77777777" w:rsidR="00E23481" w:rsidRPr="00C07597"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698A27E8" w14:textId="77777777" w:rsidR="00E23481" w:rsidRPr="00C07597" w:rsidRDefault="00DC633A">
      <w:pPr>
        <w:widowControl w:val="0"/>
        <w:autoSpaceDE w:val="0"/>
        <w:autoSpaceDN w:val="0"/>
        <w:adjustRightInd w:val="0"/>
        <w:spacing w:after="0" w:line="240" w:lineRule="auto"/>
        <w:ind w:left="1557" w:right="4570"/>
        <w:jc w:val="both"/>
        <w:rPr>
          <w:rFonts w:ascii="Times New Roman" w:eastAsia="Arial Unicode MS" w:hAnsi="Times New Roman"/>
          <w:sz w:val="14"/>
          <w:szCs w:val="14"/>
        </w:rPr>
      </w:pPr>
      <w:r w:rsidRPr="00C07597">
        <w:rPr>
          <w:rFonts w:ascii="Times New Roman" w:eastAsia="Arial Unicode MS" w:hAnsi="Times New Roman"/>
          <w:b/>
          <w:bCs/>
          <w:lang w:val="en-US"/>
        </w:rPr>
        <w:t>Rafi Ar Rafii</w:t>
      </w:r>
      <w:r w:rsidR="00E23481" w:rsidRPr="00C07597">
        <w:rPr>
          <w:rFonts w:ascii="Times New Roman" w:eastAsia="Arial Unicode MS" w:hAnsi="Times New Roman"/>
          <w:b/>
          <w:bCs/>
          <w:position w:val="8"/>
          <w:sz w:val="14"/>
          <w:szCs w:val="14"/>
        </w:rPr>
        <w:t>1</w:t>
      </w:r>
      <w:r w:rsidR="00E23481" w:rsidRPr="00C07597">
        <w:rPr>
          <w:rFonts w:ascii="Times New Roman" w:eastAsia="Arial Unicode MS" w:hAnsi="Times New Roman"/>
          <w:b/>
          <w:bCs/>
          <w:spacing w:val="1"/>
          <w:position w:val="8"/>
          <w:sz w:val="14"/>
          <w:szCs w:val="14"/>
        </w:rPr>
        <w:t>,</w:t>
      </w:r>
      <w:proofErr w:type="gramStart"/>
      <w:r w:rsidR="00E23481" w:rsidRPr="00C07597">
        <w:rPr>
          <w:rFonts w:ascii="Times New Roman" w:eastAsia="Arial Unicode MS" w:hAnsi="Times New Roman"/>
          <w:b/>
          <w:bCs/>
          <w:position w:val="8"/>
          <w:sz w:val="14"/>
          <w:szCs w:val="14"/>
        </w:rPr>
        <w:t>2</w:t>
      </w:r>
      <w:r w:rsidR="00E23481" w:rsidRPr="00C07597">
        <w:rPr>
          <w:rFonts w:ascii="Times New Roman" w:eastAsia="Arial Unicode MS" w:hAnsi="Times New Roman"/>
          <w:b/>
          <w:bCs/>
          <w:spacing w:val="1"/>
          <w:position w:val="8"/>
          <w:sz w:val="14"/>
          <w:szCs w:val="14"/>
        </w:rPr>
        <w:t>,</w:t>
      </w:r>
      <w:r w:rsidR="00E23481" w:rsidRPr="00C07597">
        <w:rPr>
          <w:rFonts w:ascii="Times New Roman" w:eastAsia="Arial Unicode MS" w:hAnsi="Times New Roman"/>
          <w:b/>
          <w:bCs/>
          <w:position w:val="8"/>
          <w:sz w:val="14"/>
          <w:szCs w:val="14"/>
        </w:rPr>
        <w:t>*</w:t>
      </w:r>
      <w:proofErr w:type="gramEnd"/>
      <w:r w:rsidR="00E23481" w:rsidRPr="00C07597">
        <w:rPr>
          <w:rFonts w:ascii="Times New Roman" w:eastAsia="Arial Unicode MS" w:hAnsi="Times New Roman"/>
          <w:b/>
          <w:bCs/>
          <w:spacing w:val="17"/>
          <w:position w:val="8"/>
          <w:sz w:val="14"/>
          <w:szCs w:val="14"/>
        </w:rPr>
        <w:t xml:space="preserve"> </w:t>
      </w:r>
      <w:r w:rsidRPr="00C07597">
        <w:rPr>
          <w:rFonts w:ascii="Times New Roman" w:eastAsia="Arial Unicode MS" w:hAnsi="Times New Roman"/>
          <w:b/>
          <w:bCs/>
          <w:lang w:val="en-US"/>
        </w:rPr>
        <w:t>Jammaluddin</w:t>
      </w:r>
      <w:r w:rsidR="00E23481" w:rsidRPr="00C07597">
        <w:rPr>
          <w:rFonts w:ascii="Times New Roman" w:eastAsia="Arial Unicode MS" w:hAnsi="Times New Roman"/>
          <w:b/>
          <w:bCs/>
          <w:position w:val="8"/>
          <w:sz w:val="14"/>
          <w:szCs w:val="14"/>
        </w:rPr>
        <w:t>1</w:t>
      </w:r>
    </w:p>
    <w:p w14:paraId="7429D508" w14:textId="77777777" w:rsidR="00E23481" w:rsidRPr="00C07597" w:rsidRDefault="00E23481">
      <w:pPr>
        <w:widowControl w:val="0"/>
        <w:autoSpaceDE w:val="0"/>
        <w:autoSpaceDN w:val="0"/>
        <w:adjustRightInd w:val="0"/>
        <w:spacing w:before="2" w:after="0" w:line="100" w:lineRule="exact"/>
        <w:rPr>
          <w:rFonts w:ascii="Times New Roman" w:eastAsia="Arial Unicode MS" w:hAnsi="Times New Roman"/>
          <w:sz w:val="10"/>
          <w:szCs w:val="10"/>
        </w:rPr>
      </w:pPr>
    </w:p>
    <w:p w14:paraId="03DE8760" w14:textId="77777777" w:rsidR="00710557" w:rsidRPr="00C07597" w:rsidRDefault="00710557" w:rsidP="00710557">
      <w:pPr>
        <w:widowControl w:val="0"/>
        <w:autoSpaceDE w:val="0"/>
        <w:autoSpaceDN w:val="0"/>
        <w:adjustRightInd w:val="0"/>
        <w:spacing w:after="0" w:line="240" w:lineRule="auto"/>
        <w:ind w:left="1557" w:right="83"/>
        <w:jc w:val="both"/>
        <w:rPr>
          <w:rFonts w:ascii="Times New Roman" w:eastAsia="Arial Unicode MS" w:hAnsi="Times New Roman"/>
        </w:rPr>
      </w:pPr>
      <w:r w:rsidRPr="00C07597">
        <w:rPr>
          <w:rFonts w:ascii="Times New Roman" w:eastAsia="Arial Unicode MS" w:hAnsi="Times New Roman"/>
          <w:spacing w:val="2"/>
          <w:position w:val="8"/>
          <w:sz w:val="14"/>
          <w:szCs w:val="14"/>
        </w:rPr>
        <w:t>1</w:t>
      </w:r>
      <w:r w:rsidRPr="00C07597">
        <w:rPr>
          <w:rFonts w:ascii="Times New Roman" w:eastAsia="Arial Unicode MS" w:hAnsi="Times New Roman"/>
          <w:spacing w:val="-4"/>
          <w:lang w:val="en-US"/>
        </w:rPr>
        <w:t>Program Studi Informatika, Fakultas Sains dan Teknologi, Universitas Muhammadiyah Sidoarjo, JL. Raya Gelam 250, Candi Sidoarjo, Jawa Timur</w:t>
      </w:r>
      <w:r w:rsidRPr="00C07597">
        <w:rPr>
          <w:rFonts w:ascii="Times New Roman" w:eastAsia="Arial Unicode MS" w:hAnsi="Times New Roman"/>
        </w:rPr>
        <w:t>.</w:t>
      </w:r>
    </w:p>
    <w:p w14:paraId="0AFC1DE8" w14:textId="77777777" w:rsidR="00710557" w:rsidRPr="00C07597" w:rsidRDefault="00710557" w:rsidP="00710557">
      <w:pPr>
        <w:widowControl w:val="0"/>
        <w:autoSpaceDE w:val="0"/>
        <w:autoSpaceDN w:val="0"/>
        <w:adjustRightInd w:val="0"/>
        <w:spacing w:before="5" w:after="0" w:line="252" w:lineRule="exact"/>
        <w:ind w:left="1557" w:right="80"/>
        <w:jc w:val="both"/>
        <w:rPr>
          <w:rFonts w:ascii="Times New Roman" w:eastAsia="Arial Unicode MS" w:hAnsi="Times New Roman"/>
          <w:lang w:val="en-US"/>
        </w:rPr>
      </w:pPr>
      <w:r w:rsidRPr="00C07597">
        <w:rPr>
          <w:rFonts w:ascii="Times New Roman" w:eastAsia="Arial Unicode MS" w:hAnsi="Times New Roman"/>
          <w:position w:val="8"/>
          <w:sz w:val="14"/>
          <w:szCs w:val="14"/>
        </w:rPr>
        <w:t>2</w:t>
      </w:r>
      <w:r w:rsidRPr="00C07597">
        <w:rPr>
          <w:rFonts w:ascii="Times New Roman" w:eastAsia="Arial Unicode MS" w:hAnsi="Times New Roman"/>
          <w:lang w:val="en-US"/>
        </w:rPr>
        <w:t>Fakultas Sains dan Teknologi, Universitas Muhammadiyah Sidoarjo, Jl. Raya Gelam 250, Candi Sidoarjo, Jawa Timur, Indonesia/</w:t>
      </w:r>
    </w:p>
    <w:p w14:paraId="05141152" w14:textId="77777777" w:rsidR="00E23481" w:rsidRPr="00C07597"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6DE92791" w14:textId="77777777" w:rsidR="00E23481" w:rsidRPr="00C07597" w:rsidRDefault="00E23481">
      <w:pPr>
        <w:widowControl w:val="0"/>
        <w:autoSpaceDE w:val="0"/>
        <w:autoSpaceDN w:val="0"/>
        <w:adjustRightInd w:val="0"/>
        <w:spacing w:before="11" w:after="0" w:line="280" w:lineRule="exact"/>
        <w:rPr>
          <w:rFonts w:ascii="Times New Roman" w:eastAsia="Arial Unicode MS" w:hAnsi="Times New Roman"/>
          <w:sz w:val="28"/>
          <w:szCs w:val="28"/>
        </w:rPr>
      </w:pPr>
    </w:p>
    <w:p w14:paraId="249FC908" w14:textId="31E4C596" w:rsidR="00E23481" w:rsidRPr="00C07597" w:rsidRDefault="00906DEC">
      <w:pPr>
        <w:widowControl w:val="0"/>
        <w:autoSpaceDE w:val="0"/>
        <w:autoSpaceDN w:val="0"/>
        <w:adjustRightInd w:val="0"/>
        <w:spacing w:after="0" w:line="240" w:lineRule="auto"/>
        <w:ind w:left="1557" w:right="5224"/>
        <w:jc w:val="both"/>
        <w:rPr>
          <w:rFonts w:ascii="Times New Roman" w:eastAsia="Arial Unicode MS" w:hAnsi="Times New Roman"/>
        </w:rPr>
      </w:pPr>
      <w:hyperlink r:id="rId8" w:history="1">
        <w:r w:rsidR="00E23481" w:rsidRPr="00C07597">
          <w:rPr>
            <w:rFonts w:ascii="Times New Roman" w:eastAsia="Arial Unicode MS" w:hAnsi="Times New Roman"/>
            <w:spacing w:val="-2"/>
          </w:rPr>
          <w:t>*</w:t>
        </w:r>
        <w:r w:rsidR="00E23481" w:rsidRPr="00C07597">
          <w:rPr>
            <w:rFonts w:ascii="Times New Roman" w:eastAsia="Arial Unicode MS" w:hAnsi="Times New Roman"/>
            <w:spacing w:val="3"/>
          </w:rPr>
          <w:t>j</w:t>
        </w:r>
        <w:r w:rsidR="00E23481" w:rsidRPr="00C07597">
          <w:rPr>
            <w:rFonts w:ascii="Times New Roman" w:eastAsia="Arial Unicode MS" w:hAnsi="Times New Roman"/>
          </w:rPr>
          <w:t>a</w:t>
        </w:r>
        <w:r w:rsidR="00E23481" w:rsidRPr="00C07597">
          <w:rPr>
            <w:rFonts w:ascii="Times New Roman" w:eastAsia="Arial Unicode MS" w:hAnsi="Times New Roman"/>
            <w:spacing w:val="-3"/>
          </w:rPr>
          <w:t>m</w:t>
        </w:r>
        <w:r w:rsidR="00E23481" w:rsidRPr="00C07597">
          <w:rPr>
            <w:rFonts w:ascii="Times New Roman" w:eastAsia="Arial Unicode MS" w:hAnsi="Times New Roman"/>
          </w:rPr>
          <w:t>a</w:t>
        </w:r>
        <w:r w:rsidR="00E23481" w:rsidRPr="00C07597">
          <w:rPr>
            <w:rFonts w:ascii="Times New Roman" w:eastAsia="Arial Unicode MS" w:hAnsi="Times New Roman"/>
            <w:spacing w:val="1"/>
          </w:rPr>
          <w:t>al</w:t>
        </w:r>
        <w:r w:rsidR="00E23481" w:rsidRPr="00C07597">
          <w:rPr>
            <w:rFonts w:ascii="Times New Roman" w:eastAsia="Arial Unicode MS" w:hAnsi="Times New Roman"/>
          </w:rPr>
          <w:t>ud</w:t>
        </w:r>
        <w:r w:rsidR="00E23481" w:rsidRPr="00C07597">
          <w:rPr>
            <w:rFonts w:ascii="Times New Roman" w:eastAsia="Arial Unicode MS" w:hAnsi="Times New Roman"/>
            <w:spacing w:val="-2"/>
          </w:rPr>
          <w:t>d</w:t>
        </w:r>
        <w:r w:rsidR="00E23481" w:rsidRPr="00C07597">
          <w:rPr>
            <w:rFonts w:ascii="Times New Roman" w:eastAsia="Arial Unicode MS" w:hAnsi="Times New Roman"/>
            <w:spacing w:val="1"/>
          </w:rPr>
          <w:t>i</w:t>
        </w:r>
        <w:r w:rsidR="00E23481" w:rsidRPr="00C07597">
          <w:rPr>
            <w:rFonts w:ascii="Times New Roman" w:eastAsia="Arial Unicode MS" w:hAnsi="Times New Roman"/>
          </w:rPr>
          <w:t>n</w:t>
        </w:r>
        <w:r w:rsidR="00E23481" w:rsidRPr="00C07597">
          <w:rPr>
            <w:rFonts w:ascii="Times New Roman" w:eastAsia="Arial Unicode MS" w:hAnsi="Times New Roman"/>
            <w:spacing w:val="-2"/>
          </w:rPr>
          <w:t>@</w:t>
        </w:r>
        <w:r w:rsidR="00E23481" w:rsidRPr="00C07597">
          <w:rPr>
            <w:rFonts w:ascii="Times New Roman" w:eastAsia="Arial Unicode MS" w:hAnsi="Times New Roman"/>
          </w:rPr>
          <w:t>u</w:t>
        </w:r>
        <w:r w:rsidR="00E23481" w:rsidRPr="00C07597">
          <w:rPr>
            <w:rFonts w:ascii="Times New Roman" w:eastAsia="Arial Unicode MS" w:hAnsi="Times New Roman"/>
            <w:spacing w:val="-4"/>
          </w:rPr>
          <w:t>m</w:t>
        </w:r>
        <w:r w:rsidR="00E23481" w:rsidRPr="00C07597">
          <w:rPr>
            <w:rFonts w:ascii="Times New Roman" w:eastAsia="Arial Unicode MS" w:hAnsi="Times New Roman"/>
          </w:rPr>
          <w:t>s</w:t>
        </w:r>
        <w:r w:rsidR="00E23481" w:rsidRPr="00C07597">
          <w:rPr>
            <w:rFonts w:ascii="Times New Roman" w:eastAsia="Arial Unicode MS" w:hAnsi="Times New Roman"/>
            <w:spacing w:val="1"/>
          </w:rPr>
          <w:t>i</w:t>
        </w:r>
        <w:r w:rsidR="00E23481" w:rsidRPr="00C07597">
          <w:rPr>
            <w:rFonts w:ascii="Times New Roman" w:eastAsia="Arial Unicode MS" w:hAnsi="Times New Roman"/>
          </w:rPr>
          <w:t>da.</w:t>
        </w:r>
        <w:r w:rsidR="00E23481" w:rsidRPr="00C07597">
          <w:rPr>
            <w:rFonts w:ascii="Times New Roman" w:eastAsia="Arial Unicode MS" w:hAnsi="Times New Roman"/>
            <w:spacing w:val="1"/>
          </w:rPr>
          <w:t>a</w:t>
        </w:r>
        <w:r w:rsidR="00E23481" w:rsidRPr="00C07597">
          <w:rPr>
            <w:rFonts w:ascii="Times New Roman" w:eastAsia="Arial Unicode MS" w:hAnsi="Times New Roman"/>
            <w:spacing w:val="-2"/>
          </w:rPr>
          <w:t>c</w:t>
        </w:r>
        <w:r w:rsidR="00E23481" w:rsidRPr="00C07597">
          <w:rPr>
            <w:rFonts w:ascii="Times New Roman" w:eastAsia="Arial Unicode MS" w:hAnsi="Times New Roman"/>
          </w:rPr>
          <w:t>.</w:t>
        </w:r>
        <w:r w:rsidR="00E23481" w:rsidRPr="00C07597">
          <w:rPr>
            <w:rFonts w:ascii="Times New Roman" w:eastAsia="Arial Unicode MS" w:hAnsi="Times New Roman"/>
            <w:spacing w:val="-1"/>
          </w:rPr>
          <w:t>i</w:t>
        </w:r>
        <w:r w:rsidR="00E23481" w:rsidRPr="00C07597">
          <w:rPr>
            <w:rFonts w:ascii="Times New Roman" w:eastAsia="Arial Unicode MS" w:hAnsi="Times New Roman"/>
          </w:rPr>
          <w:t>d</w:t>
        </w:r>
      </w:hyperlink>
    </w:p>
    <w:p w14:paraId="307CE9E7" w14:textId="202B8CDF" w:rsidR="00011386" w:rsidRPr="00C07597" w:rsidRDefault="00011386">
      <w:pPr>
        <w:widowControl w:val="0"/>
        <w:autoSpaceDE w:val="0"/>
        <w:autoSpaceDN w:val="0"/>
        <w:adjustRightInd w:val="0"/>
        <w:spacing w:after="0" w:line="240" w:lineRule="auto"/>
        <w:ind w:left="1557" w:right="5224"/>
        <w:jc w:val="both"/>
        <w:rPr>
          <w:rFonts w:ascii="Times New Roman" w:eastAsia="Arial Unicode MS" w:hAnsi="Times New Roman"/>
          <w:lang w:val="en-US"/>
        </w:rPr>
      </w:pPr>
      <w:r w:rsidRPr="00C07597">
        <w:rPr>
          <w:rFonts w:ascii="Times New Roman" w:eastAsia="Arial Unicode MS" w:hAnsi="Times New Roman"/>
          <w:lang w:val="en-US"/>
        </w:rPr>
        <w:t>*rafipro325@gmail.com</w:t>
      </w:r>
    </w:p>
    <w:p w14:paraId="20F00C5A" w14:textId="77777777" w:rsidR="00E23481" w:rsidRPr="00C07597" w:rsidRDefault="00E23481">
      <w:pPr>
        <w:widowControl w:val="0"/>
        <w:autoSpaceDE w:val="0"/>
        <w:autoSpaceDN w:val="0"/>
        <w:adjustRightInd w:val="0"/>
        <w:spacing w:before="18" w:after="0" w:line="220" w:lineRule="exact"/>
        <w:rPr>
          <w:rFonts w:ascii="Times New Roman" w:eastAsia="Arial Unicode MS" w:hAnsi="Times New Roman"/>
        </w:rPr>
      </w:pPr>
    </w:p>
    <w:p w14:paraId="3416A75F" w14:textId="18D1D78B" w:rsidR="00E23481" w:rsidRPr="00C07597" w:rsidRDefault="00E23481">
      <w:pPr>
        <w:widowControl w:val="0"/>
        <w:autoSpaceDE w:val="0"/>
        <w:autoSpaceDN w:val="0"/>
        <w:adjustRightInd w:val="0"/>
        <w:spacing w:after="0" w:line="240" w:lineRule="auto"/>
        <w:ind w:left="1557" w:right="79"/>
        <w:jc w:val="both"/>
        <w:rPr>
          <w:rFonts w:ascii="Times New Roman" w:eastAsia="Arial Unicode MS" w:hAnsi="Times New Roman"/>
          <w:sz w:val="20"/>
          <w:szCs w:val="20"/>
          <w:lang w:val="en-US"/>
        </w:rPr>
      </w:pPr>
      <w:r w:rsidRPr="00C07597">
        <w:rPr>
          <w:rFonts w:ascii="Times New Roman" w:eastAsia="Arial Unicode MS" w:hAnsi="Times New Roman"/>
          <w:b/>
          <w:bCs/>
          <w:sz w:val="20"/>
          <w:szCs w:val="20"/>
        </w:rPr>
        <w:t>Ab</w:t>
      </w:r>
      <w:r w:rsidRPr="00C07597">
        <w:rPr>
          <w:rFonts w:ascii="Times New Roman" w:eastAsia="Arial Unicode MS" w:hAnsi="Times New Roman"/>
          <w:b/>
          <w:bCs/>
          <w:spacing w:val="-1"/>
          <w:sz w:val="20"/>
          <w:szCs w:val="20"/>
        </w:rPr>
        <w:t>s</w:t>
      </w:r>
      <w:r w:rsidRPr="00C07597">
        <w:rPr>
          <w:rFonts w:ascii="Times New Roman" w:eastAsia="Arial Unicode MS" w:hAnsi="Times New Roman"/>
          <w:b/>
          <w:bCs/>
          <w:spacing w:val="1"/>
          <w:sz w:val="20"/>
          <w:szCs w:val="20"/>
        </w:rPr>
        <w:t>t</w:t>
      </w:r>
      <w:r w:rsidRPr="00C07597">
        <w:rPr>
          <w:rFonts w:ascii="Times New Roman" w:eastAsia="Arial Unicode MS" w:hAnsi="Times New Roman"/>
          <w:b/>
          <w:bCs/>
          <w:sz w:val="20"/>
          <w:szCs w:val="20"/>
        </w:rPr>
        <w:t>r</w:t>
      </w:r>
      <w:r w:rsidRPr="00C07597">
        <w:rPr>
          <w:rFonts w:ascii="Times New Roman" w:eastAsia="Arial Unicode MS" w:hAnsi="Times New Roman"/>
          <w:b/>
          <w:bCs/>
          <w:spacing w:val="1"/>
          <w:sz w:val="20"/>
          <w:szCs w:val="20"/>
        </w:rPr>
        <w:t>a</w:t>
      </w:r>
      <w:r w:rsidRPr="00C07597">
        <w:rPr>
          <w:rFonts w:ascii="Times New Roman" w:eastAsia="Arial Unicode MS" w:hAnsi="Times New Roman"/>
          <w:b/>
          <w:bCs/>
          <w:sz w:val="20"/>
          <w:szCs w:val="20"/>
        </w:rPr>
        <w:t>c</w:t>
      </w:r>
      <w:r w:rsidRPr="00C07597">
        <w:rPr>
          <w:rFonts w:ascii="Times New Roman" w:eastAsia="Arial Unicode MS" w:hAnsi="Times New Roman"/>
          <w:b/>
          <w:bCs/>
          <w:spacing w:val="2"/>
          <w:sz w:val="20"/>
          <w:szCs w:val="20"/>
        </w:rPr>
        <w:t>t</w:t>
      </w:r>
      <w:r w:rsidRPr="00C07597">
        <w:rPr>
          <w:rFonts w:ascii="Times New Roman" w:eastAsia="Arial Unicode MS" w:hAnsi="Times New Roman"/>
          <w:sz w:val="20"/>
          <w:szCs w:val="20"/>
        </w:rPr>
        <w:t xml:space="preserve">. </w:t>
      </w:r>
      <w:r w:rsidR="00773D3B" w:rsidRPr="00C07597">
        <w:rPr>
          <w:rFonts w:ascii="Times New Roman" w:eastAsia="Arial Unicode MS" w:hAnsi="Times New Roman"/>
          <w:spacing w:val="3"/>
          <w:sz w:val="20"/>
          <w:szCs w:val="20"/>
          <w:lang w:val="en-US"/>
        </w:rPr>
        <w:t>Dampak pandemi CoV19 dapat dilihat di setiap lapisan masyarakat</w:t>
      </w:r>
      <w:r w:rsidR="00CC0C61" w:rsidRPr="00C07597">
        <w:rPr>
          <w:rFonts w:ascii="Times New Roman" w:eastAsia="Arial Unicode MS" w:hAnsi="Times New Roman"/>
          <w:spacing w:val="3"/>
          <w:sz w:val="20"/>
          <w:szCs w:val="20"/>
          <w:lang w:val="en-US"/>
        </w:rPr>
        <w:t>,</w:t>
      </w:r>
      <w:r w:rsidR="00710557" w:rsidRPr="00C07597">
        <w:rPr>
          <w:rFonts w:ascii="Times New Roman" w:eastAsia="Arial Unicode MS" w:hAnsi="Times New Roman"/>
          <w:spacing w:val="3"/>
          <w:sz w:val="20"/>
          <w:szCs w:val="20"/>
          <w:lang w:val="en-US"/>
        </w:rPr>
        <w:t xml:space="preserve"> tak terkeculai pada sector usaha dan ketenagakerjaan. Bisa kita saksikan dampak merebaknya Covid 19 pada sector ketenagakerjaan dimana banyak sekali karyawan yang di PHK, serta banyaknya usaha yang gulung tikar. Sudah barang tentu kita harus menanggulangi dampak ini tidak menjadi semakin parah, salah satunya dengan bangkit membuat usaha UMKM yang mandiri dan berdikari.</w:t>
      </w:r>
      <w:r w:rsidR="00E1105C" w:rsidRPr="00C07597">
        <w:rPr>
          <w:rFonts w:ascii="Times New Roman" w:eastAsia="Arial Unicode MS" w:hAnsi="Times New Roman"/>
          <w:spacing w:val="3"/>
          <w:sz w:val="20"/>
          <w:szCs w:val="20"/>
          <w:lang w:val="en-US"/>
        </w:rPr>
        <w:t xml:space="preserve"> </w:t>
      </w:r>
    </w:p>
    <w:p w14:paraId="641FB6B6" w14:textId="77777777" w:rsidR="00E23481" w:rsidRPr="00C07597"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2FB13DBC" w14:textId="77777777" w:rsidR="00E23481" w:rsidRPr="00C07597" w:rsidRDefault="00E23481">
      <w:pPr>
        <w:widowControl w:val="0"/>
        <w:autoSpaceDE w:val="0"/>
        <w:autoSpaceDN w:val="0"/>
        <w:adjustRightInd w:val="0"/>
        <w:spacing w:before="19" w:after="0" w:line="240" w:lineRule="exact"/>
        <w:rPr>
          <w:rFonts w:ascii="Times New Roman" w:eastAsia="Arial Unicode MS" w:hAnsi="Times New Roman"/>
          <w:sz w:val="24"/>
          <w:szCs w:val="24"/>
        </w:rPr>
      </w:pPr>
    </w:p>
    <w:p w14:paraId="3D9A1210" w14:textId="0729E1CD" w:rsidR="00E23481" w:rsidRPr="00C07597" w:rsidRDefault="004977A7" w:rsidP="00056763">
      <w:pPr>
        <w:pStyle w:val="ListParagraph"/>
        <w:widowControl w:val="0"/>
        <w:numPr>
          <w:ilvl w:val="0"/>
          <w:numId w:val="1"/>
        </w:numPr>
        <w:autoSpaceDE w:val="0"/>
        <w:autoSpaceDN w:val="0"/>
        <w:adjustRightInd w:val="0"/>
        <w:spacing w:after="0" w:line="240" w:lineRule="auto"/>
        <w:ind w:left="270" w:right="7678" w:hanging="270"/>
        <w:jc w:val="both"/>
        <w:rPr>
          <w:rFonts w:ascii="Times New Roman" w:eastAsia="Arial Unicode MS" w:hAnsi="Times New Roman"/>
          <w:lang w:val="en-US"/>
        </w:rPr>
      </w:pPr>
      <w:r w:rsidRPr="00C07597">
        <w:rPr>
          <w:rFonts w:ascii="Times New Roman" w:eastAsia="Arial Unicode MS" w:hAnsi="Times New Roman"/>
          <w:b/>
          <w:bCs/>
          <w:lang w:val="en-US"/>
        </w:rPr>
        <w:t>Pendahuluan</w:t>
      </w:r>
    </w:p>
    <w:p w14:paraId="6CC81C48" w14:textId="77777777" w:rsidR="00E70189" w:rsidRPr="00C07597" w:rsidRDefault="00E70189" w:rsidP="00E70189">
      <w:pPr>
        <w:pStyle w:val="ListParagraph"/>
        <w:widowControl w:val="0"/>
        <w:autoSpaceDE w:val="0"/>
        <w:autoSpaceDN w:val="0"/>
        <w:adjustRightInd w:val="0"/>
        <w:spacing w:after="0" w:line="240" w:lineRule="auto"/>
        <w:ind w:left="270" w:right="7678"/>
        <w:jc w:val="both"/>
        <w:rPr>
          <w:rFonts w:ascii="Times New Roman" w:eastAsia="Arial Unicode MS" w:hAnsi="Times New Roman"/>
          <w:lang w:val="en-US"/>
        </w:rPr>
      </w:pPr>
    </w:p>
    <w:p w14:paraId="048607C7" w14:textId="3D93A17E" w:rsidR="006C494F" w:rsidRPr="00C07597" w:rsidRDefault="006C494F" w:rsidP="00E67B47">
      <w:pPr>
        <w:widowControl w:val="0"/>
        <w:autoSpaceDE w:val="0"/>
        <w:autoSpaceDN w:val="0"/>
        <w:adjustRightInd w:val="0"/>
        <w:spacing w:after="0" w:line="200" w:lineRule="exact"/>
        <w:ind w:left="270" w:hanging="270"/>
        <w:jc w:val="both"/>
        <w:rPr>
          <w:rFonts w:ascii="Times New Roman" w:eastAsia="Arial Unicode MS" w:hAnsi="Times New Roman"/>
          <w:sz w:val="20"/>
          <w:szCs w:val="20"/>
          <w:lang w:val="en-US"/>
        </w:rPr>
      </w:pPr>
      <w:r w:rsidRPr="00C07597">
        <w:rPr>
          <w:rFonts w:ascii="Times New Roman" w:eastAsia="Arial Unicode MS" w:hAnsi="Times New Roman"/>
          <w:sz w:val="20"/>
          <w:szCs w:val="20"/>
        </w:rPr>
        <w:tab/>
      </w:r>
      <w:r w:rsidR="00E67B47" w:rsidRPr="00C07597">
        <w:rPr>
          <w:rFonts w:ascii="Times New Roman" w:eastAsia="Arial Unicode MS" w:hAnsi="Times New Roman"/>
          <w:sz w:val="20"/>
          <w:szCs w:val="20"/>
        </w:rPr>
        <w:tab/>
      </w:r>
      <w:r w:rsidR="00773D3B" w:rsidRPr="00C07597">
        <w:rPr>
          <w:rFonts w:ascii="Times New Roman" w:eastAsia="Arial Unicode MS" w:hAnsi="Times New Roman"/>
          <w:sz w:val="20"/>
          <w:szCs w:val="20"/>
          <w:lang w:val="en-US"/>
        </w:rPr>
        <w:t>Potensi</w:t>
      </w:r>
      <w:r w:rsidR="00773D3B" w:rsidRPr="00C07597">
        <w:rPr>
          <w:rFonts w:ascii="Times New Roman" w:eastAsia="Arial Unicode MS" w:hAnsi="Times New Roman"/>
          <w:sz w:val="20"/>
          <w:szCs w:val="20"/>
        </w:rPr>
        <w:t xml:space="preserve"> menumbuhkan dan menyebarkan pola pikir kewirausahaan ke populasi yang lebih besar. Besarnya gelombang PHK akibat wabah Covid 19 menjadi salah satu motivasi didirikannya UMKM sebagai sarana penghasil pundi-pundi rupiah dan jabatan yang tersedia. Fakta bahwa kebanyakan orang hanya memiliki ijazah SMA berarti mereka mungkin tidak akan mempelajari seluk beluk menjalankan perusahaan kecil yang sukses, seperti yang menjual makanan ringan seperti Keripik Rasa Pisang</w:t>
      </w:r>
      <w:r w:rsidR="006F2B8F" w:rsidRPr="00C07597">
        <w:rPr>
          <w:rFonts w:ascii="Times New Roman" w:eastAsia="Arial Unicode MS" w:hAnsi="Times New Roman"/>
          <w:sz w:val="20"/>
          <w:szCs w:val="20"/>
        </w:rPr>
        <w:t>.</w:t>
      </w:r>
    </w:p>
    <w:p w14:paraId="04CC4FB4" w14:textId="77777777" w:rsidR="006C494F" w:rsidRPr="00C07597" w:rsidRDefault="006C494F" w:rsidP="00056763">
      <w:pPr>
        <w:widowControl w:val="0"/>
        <w:autoSpaceDE w:val="0"/>
        <w:autoSpaceDN w:val="0"/>
        <w:adjustRightInd w:val="0"/>
        <w:spacing w:after="0" w:line="200" w:lineRule="exact"/>
        <w:jc w:val="both"/>
        <w:rPr>
          <w:rFonts w:ascii="Times New Roman" w:eastAsia="Arial Unicode MS" w:hAnsi="Times New Roman"/>
          <w:sz w:val="20"/>
          <w:szCs w:val="20"/>
        </w:rPr>
      </w:pPr>
    </w:p>
    <w:p w14:paraId="3B49C7ED" w14:textId="5E501A6E" w:rsidR="006C494F" w:rsidRPr="00C07597" w:rsidRDefault="004977A7" w:rsidP="002E57D8">
      <w:pPr>
        <w:widowControl w:val="0"/>
        <w:autoSpaceDE w:val="0"/>
        <w:autoSpaceDN w:val="0"/>
        <w:adjustRightInd w:val="0"/>
        <w:spacing w:after="0" w:line="200" w:lineRule="exact"/>
        <w:ind w:left="270" w:firstLine="450"/>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Latar belakang pertanyaan, nama usaha mikro karena usaha kecil di Indonesia memiliki berbagai bidang, meskipun skalanya kecil, tetapi mereka berperan besar dalam sirkulasi keuangan dan memberikan kontribusi besar bagi perekonomian Indonesia.</w:t>
      </w:r>
      <w:r w:rsidR="00136E23" w:rsidRPr="00C07597">
        <w:t xml:space="preserve"> </w:t>
      </w:r>
      <w:r w:rsidR="00773D3B" w:rsidRPr="00C07597">
        <w:rPr>
          <w:rFonts w:ascii="Times New Roman" w:eastAsia="Arial Unicode MS" w:hAnsi="Times New Roman"/>
          <w:sz w:val="20"/>
          <w:szCs w:val="20"/>
          <w:lang w:val="en-US"/>
        </w:rPr>
        <w:t>Usaha mikro adalah perusahaan kecil dan menguntungkan yang dapat dipegang oleh satu orang atau sekelompok kecil orang yang bekerja sama. Usaha Mikro, Kecil, dan Menengah didefinisikan oleh peraturan pemerintah dalam Peraturan Presiden No. 20 Tahun 2008. Perusahaan pembuat makanan ringan yang sukses di WeChat</w:t>
      </w:r>
      <w:r w:rsidR="006F2B8F" w:rsidRPr="00C07597">
        <w:rPr>
          <w:rFonts w:ascii="Times New Roman" w:eastAsia="Arial Unicode MS" w:hAnsi="Times New Roman"/>
          <w:sz w:val="20"/>
          <w:szCs w:val="20"/>
          <w:lang w:val="en-US"/>
        </w:rPr>
        <w:t>.</w:t>
      </w:r>
      <w:r w:rsidRPr="00C07597">
        <w:rPr>
          <w:rFonts w:ascii="Times New Roman" w:eastAsia="Arial Unicode MS" w:hAnsi="Times New Roman"/>
          <w:sz w:val="20"/>
          <w:szCs w:val="20"/>
          <w:lang w:val="en-US"/>
        </w:rPr>
        <w:t xml:space="preserve"> Namun, mereka tidak dapat menerima pekerja subkontrak, juga tidak dapat mengekspor produk.</w:t>
      </w:r>
    </w:p>
    <w:p w14:paraId="4766C0AF" w14:textId="4BFAC3E7" w:rsidR="00AE4D0D" w:rsidRPr="00C07597" w:rsidRDefault="00AE4D0D" w:rsidP="00056763">
      <w:pPr>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138A88E1" w14:textId="0F1CD90A" w:rsidR="00773D3B" w:rsidRPr="00C07597" w:rsidRDefault="00773D3B" w:rsidP="00773D3B">
      <w:pPr>
        <w:widowControl w:val="0"/>
        <w:autoSpaceDE w:val="0"/>
        <w:autoSpaceDN w:val="0"/>
        <w:adjustRightInd w:val="0"/>
        <w:spacing w:after="0" w:line="200" w:lineRule="exact"/>
        <w:ind w:left="270" w:firstLine="450"/>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 xml:space="preserve">Jika </w:t>
      </w:r>
      <w:r w:rsidRPr="00C07597">
        <w:rPr>
          <w:rFonts w:ascii="Times New Roman" w:eastAsia="Arial Unicode MS" w:hAnsi="Times New Roman"/>
          <w:sz w:val="20"/>
          <w:szCs w:val="20"/>
          <w:lang w:val="en-US"/>
        </w:rPr>
        <w:t>a</w:t>
      </w:r>
      <w:r w:rsidRPr="00C07597">
        <w:rPr>
          <w:rFonts w:ascii="Times New Roman" w:eastAsia="Arial Unicode MS" w:hAnsi="Times New Roman"/>
          <w:sz w:val="20"/>
          <w:szCs w:val="20"/>
          <w:lang w:val="en-US"/>
        </w:rPr>
        <w:t xml:space="preserve">nda dan keluarga </w:t>
      </w:r>
      <w:r w:rsidR="00C07597" w:rsidRPr="00C07597">
        <w:rPr>
          <w:rFonts w:ascii="Times New Roman" w:eastAsia="Arial Unicode MS" w:hAnsi="Times New Roman"/>
          <w:sz w:val="20"/>
          <w:szCs w:val="20"/>
          <w:lang w:val="en-US"/>
        </w:rPr>
        <w:t>a</w:t>
      </w:r>
      <w:r w:rsidRPr="00C07597">
        <w:rPr>
          <w:rFonts w:ascii="Times New Roman" w:eastAsia="Arial Unicode MS" w:hAnsi="Times New Roman"/>
          <w:sz w:val="20"/>
          <w:szCs w:val="20"/>
          <w:lang w:val="en-US"/>
        </w:rPr>
        <w:t xml:space="preserve">nda berwirausaha, mungkin </w:t>
      </w:r>
      <w:r w:rsidR="00C07597" w:rsidRPr="00C07597">
        <w:rPr>
          <w:rFonts w:ascii="Times New Roman" w:eastAsia="Arial Unicode MS" w:hAnsi="Times New Roman"/>
          <w:sz w:val="20"/>
          <w:szCs w:val="20"/>
          <w:lang w:val="en-US"/>
        </w:rPr>
        <w:t>dapat</w:t>
      </w:r>
      <w:r w:rsidRPr="00C07597">
        <w:rPr>
          <w:rFonts w:ascii="Times New Roman" w:eastAsia="Arial Unicode MS" w:hAnsi="Times New Roman"/>
          <w:sz w:val="20"/>
          <w:szCs w:val="20"/>
          <w:lang w:val="en-US"/>
        </w:rPr>
        <w:t xml:space="preserve"> mempertimbangkan untuk memulai perusahaan</w:t>
      </w:r>
      <w:r w:rsidR="00C07597" w:rsidRPr="00C07597">
        <w:rPr>
          <w:rFonts w:ascii="Times New Roman" w:eastAsia="Arial Unicode MS" w:hAnsi="Times New Roman"/>
          <w:sz w:val="20"/>
          <w:szCs w:val="20"/>
          <w:lang w:val="en-US"/>
        </w:rPr>
        <w:t xml:space="preserve"> </w:t>
      </w:r>
      <w:r w:rsidRPr="00C07597">
        <w:rPr>
          <w:rFonts w:ascii="Times New Roman" w:eastAsia="Arial Unicode MS" w:hAnsi="Times New Roman"/>
          <w:sz w:val="20"/>
          <w:szCs w:val="20"/>
          <w:lang w:val="en-US"/>
        </w:rPr>
        <w:t>makanan ringan dengan sedikit investasi. Bukan hanya anak-anak, remaja, dewasa, dan lansia pun bisa menjadi ahli makanan ringan. Maka tidak mengherankan jika mereka yang bekerja di industri makanan</w:t>
      </w:r>
      <w:r w:rsidR="00C07597" w:rsidRPr="00C07597">
        <w:rPr>
          <w:rFonts w:ascii="Times New Roman" w:eastAsia="Arial Unicode MS" w:hAnsi="Times New Roman"/>
          <w:sz w:val="20"/>
          <w:szCs w:val="20"/>
          <w:lang w:val="en-US"/>
        </w:rPr>
        <w:t xml:space="preserve"> </w:t>
      </w:r>
      <w:r w:rsidRPr="00C07597">
        <w:rPr>
          <w:rFonts w:ascii="Times New Roman" w:eastAsia="Arial Unicode MS" w:hAnsi="Times New Roman"/>
          <w:sz w:val="20"/>
          <w:szCs w:val="20"/>
          <w:lang w:val="en-US"/>
        </w:rPr>
        <w:t>yang sering teralihkan oleh layanan pelanggan</w:t>
      </w:r>
      <w:r w:rsidR="00C07597">
        <w:rPr>
          <w:rFonts w:ascii="Times New Roman" w:eastAsia="Arial Unicode MS" w:hAnsi="Times New Roman"/>
          <w:sz w:val="20"/>
          <w:szCs w:val="20"/>
          <w:lang w:val="en-US"/>
        </w:rPr>
        <w:t>.</w:t>
      </w:r>
      <w:r w:rsidRPr="00C07597">
        <w:rPr>
          <w:rFonts w:ascii="Times New Roman" w:eastAsia="Arial Unicode MS" w:hAnsi="Times New Roman"/>
          <w:sz w:val="20"/>
          <w:szCs w:val="20"/>
          <w:lang w:val="en-US"/>
        </w:rPr>
        <w:t xml:space="preserve"> Industri makanan ringan sudah matang dengan potensi wirausaha.</w:t>
      </w:r>
    </w:p>
    <w:p w14:paraId="44B1D3E3" w14:textId="77777777" w:rsidR="00773D3B" w:rsidRPr="00C07597" w:rsidRDefault="00773D3B" w:rsidP="00773D3B">
      <w:pPr>
        <w:widowControl w:val="0"/>
        <w:autoSpaceDE w:val="0"/>
        <w:autoSpaceDN w:val="0"/>
        <w:adjustRightInd w:val="0"/>
        <w:spacing w:after="0" w:line="200" w:lineRule="exact"/>
        <w:ind w:left="270" w:firstLine="450"/>
        <w:jc w:val="both"/>
        <w:rPr>
          <w:rFonts w:ascii="Times New Roman" w:eastAsia="Arial Unicode MS" w:hAnsi="Times New Roman"/>
          <w:sz w:val="20"/>
          <w:szCs w:val="20"/>
          <w:lang w:val="en-US"/>
        </w:rPr>
      </w:pPr>
    </w:p>
    <w:p w14:paraId="751A957C" w14:textId="38CDC46D" w:rsidR="00773D3B" w:rsidRPr="00C07597" w:rsidRDefault="00C07597" w:rsidP="00773D3B">
      <w:pPr>
        <w:widowControl w:val="0"/>
        <w:autoSpaceDE w:val="0"/>
        <w:autoSpaceDN w:val="0"/>
        <w:adjustRightInd w:val="0"/>
        <w:spacing w:after="0" w:line="200" w:lineRule="exact"/>
        <w:ind w:left="270" w:firstLine="450"/>
        <w:jc w:val="both"/>
        <w:rPr>
          <w:rFonts w:ascii="Times New Roman" w:eastAsia="Arial Unicode MS" w:hAnsi="Times New Roman"/>
          <w:sz w:val="20"/>
          <w:szCs w:val="20"/>
          <w:lang w:val="en-US"/>
        </w:rPr>
      </w:pPr>
      <w:r>
        <w:rPr>
          <w:rFonts w:ascii="Times New Roman" w:eastAsia="Arial Unicode MS" w:hAnsi="Times New Roman"/>
          <w:sz w:val="20"/>
          <w:szCs w:val="20"/>
          <w:lang w:val="en-US"/>
        </w:rPr>
        <w:t>Inovasi p</w:t>
      </w:r>
      <w:r w:rsidR="00773D3B" w:rsidRPr="00C07597">
        <w:rPr>
          <w:rFonts w:ascii="Times New Roman" w:eastAsia="Arial Unicode MS" w:hAnsi="Times New Roman"/>
          <w:sz w:val="20"/>
          <w:szCs w:val="20"/>
          <w:lang w:val="en-US"/>
        </w:rPr>
        <w:t>roduk, teknologi yang digunakan dalam proses penggorengan (seperti penggunaan sistem penggorengan vakum atau tekanan suhu rendah), pengemasan, dan kemajuan pemasaran (seperti penggunaan internet) adalah semua area yan</w:t>
      </w:r>
      <w:r>
        <w:rPr>
          <w:rFonts w:ascii="Times New Roman" w:eastAsia="Arial Unicode MS" w:hAnsi="Times New Roman"/>
          <w:sz w:val="20"/>
          <w:szCs w:val="20"/>
          <w:lang w:val="en-US"/>
        </w:rPr>
        <w:t>g</w:t>
      </w:r>
      <w:r w:rsidR="00773D3B" w:rsidRPr="00C07597">
        <w:rPr>
          <w:rFonts w:ascii="Times New Roman" w:eastAsia="Arial Unicode MS" w:hAnsi="Times New Roman"/>
          <w:sz w:val="20"/>
          <w:szCs w:val="20"/>
          <w:lang w:val="en-US"/>
        </w:rPr>
        <w:t xml:space="preserve"> dapat </w:t>
      </w:r>
      <w:r>
        <w:rPr>
          <w:rFonts w:ascii="Times New Roman" w:eastAsia="Arial Unicode MS" w:hAnsi="Times New Roman"/>
          <w:sz w:val="20"/>
          <w:szCs w:val="20"/>
          <w:lang w:val="en-US"/>
        </w:rPr>
        <w:t>di</w:t>
      </w:r>
      <w:r w:rsidR="00773D3B" w:rsidRPr="00C07597">
        <w:rPr>
          <w:rFonts w:ascii="Times New Roman" w:eastAsia="Arial Unicode MS" w:hAnsi="Times New Roman"/>
          <w:sz w:val="20"/>
          <w:szCs w:val="20"/>
          <w:lang w:val="en-US"/>
        </w:rPr>
        <w:t xml:space="preserve">tingkatkan. </w:t>
      </w:r>
      <w:r>
        <w:rPr>
          <w:rFonts w:ascii="Times New Roman" w:eastAsia="Arial Unicode MS" w:hAnsi="Times New Roman"/>
          <w:sz w:val="20"/>
          <w:szCs w:val="20"/>
          <w:lang w:val="en-US"/>
        </w:rPr>
        <w:t>Serta</w:t>
      </w:r>
      <w:r w:rsidR="00773D3B" w:rsidRPr="00C07597">
        <w:rPr>
          <w:rFonts w:ascii="Times New Roman" w:eastAsia="Arial Unicode MS" w:hAnsi="Times New Roman"/>
          <w:sz w:val="20"/>
          <w:szCs w:val="20"/>
          <w:lang w:val="en-US"/>
        </w:rPr>
        <w:t xml:space="preserve"> </w:t>
      </w:r>
      <w:r>
        <w:rPr>
          <w:rFonts w:ascii="Times New Roman" w:eastAsia="Arial Unicode MS" w:hAnsi="Times New Roman"/>
          <w:sz w:val="20"/>
          <w:szCs w:val="20"/>
          <w:lang w:val="en-US"/>
        </w:rPr>
        <w:t>m</w:t>
      </w:r>
      <w:r w:rsidR="00773D3B" w:rsidRPr="00C07597">
        <w:rPr>
          <w:rFonts w:ascii="Times New Roman" w:eastAsia="Arial Unicode MS" w:hAnsi="Times New Roman"/>
          <w:sz w:val="20"/>
          <w:szCs w:val="20"/>
          <w:lang w:val="en-US"/>
        </w:rPr>
        <w:t>elihat keadaan saat ini, kami melihat bahwa banyak pengusaha makanan ringan telah menemukan kesuksesan berkat pendekatan unik mereka ke pasar.</w:t>
      </w:r>
    </w:p>
    <w:p w14:paraId="17E5B714" w14:textId="77777777" w:rsidR="00773D3B" w:rsidRPr="00C07597" w:rsidRDefault="00773D3B" w:rsidP="00773D3B">
      <w:pPr>
        <w:widowControl w:val="0"/>
        <w:autoSpaceDE w:val="0"/>
        <w:autoSpaceDN w:val="0"/>
        <w:adjustRightInd w:val="0"/>
        <w:spacing w:after="0" w:line="200" w:lineRule="exact"/>
        <w:ind w:left="270" w:firstLine="450"/>
        <w:jc w:val="both"/>
        <w:rPr>
          <w:rFonts w:ascii="Times New Roman" w:eastAsia="Arial Unicode MS" w:hAnsi="Times New Roman"/>
          <w:sz w:val="20"/>
          <w:szCs w:val="20"/>
          <w:lang w:val="en-US"/>
        </w:rPr>
      </w:pPr>
    </w:p>
    <w:p w14:paraId="2252CFE8" w14:textId="62AD25A6" w:rsidR="00056763" w:rsidRPr="00C07597" w:rsidRDefault="00773D3B" w:rsidP="00773D3B">
      <w:pPr>
        <w:widowControl w:val="0"/>
        <w:autoSpaceDE w:val="0"/>
        <w:autoSpaceDN w:val="0"/>
        <w:adjustRightInd w:val="0"/>
        <w:spacing w:after="0" w:line="200" w:lineRule="exact"/>
        <w:ind w:left="270" w:firstLine="450"/>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Kemampuan UKM untuk menjual makanan ringan kepada pelanggan sebagian dipengaruhi oleh harga jual produk tersebut. Prioritas pertama pelanggan saat melakukan pembelian akan selalu menjadi biaya. Kebanyakan orang yang membeli makanan ringan mengetahui bahwa ada ahli makanan ringan di semua kelompok umur, dari anak-anak dan remaja hingga orang dewasa dan bahkan orang tua, dan bahwa ahli ini memiliki kisaran harga yang luas untuk berbelanja. Oleh karena itu, hal ini memberikan peluang yang lebih besar bagi pelaku usaha baru, terutama usaha mikro, kecil, dan menengah (UMKM), untuk memasuki pasar makanan ringan. Pelaku bisnis, khususnya startup dan UKM, perlu waspada dan cermat dalam menetapkan harga agar tetap bisa bersaing di pasar</w:t>
      </w:r>
      <w:r w:rsidR="006F2B8F" w:rsidRPr="00C07597">
        <w:rPr>
          <w:rFonts w:ascii="Times New Roman" w:eastAsia="Arial Unicode MS" w:hAnsi="Times New Roman"/>
          <w:sz w:val="20"/>
          <w:szCs w:val="20"/>
          <w:lang w:val="en-US"/>
        </w:rPr>
        <w:t>.</w:t>
      </w:r>
      <w:r w:rsidR="00546ECF" w:rsidRPr="00C07597">
        <w:rPr>
          <w:rFonts w:ascii="Times New Roman" w:eastAsia="Arial Unicode MS" w:hAnsi="Times New Roman"/>
          <w:sz w:val="20"/>
          <w:szCs w:val="20"/>
          <w:lang w:val="en-US"/>
        </w:rPr>
        <w:t xml:space="preserve"> </w:t>
      </w:r>
      <w:r w:rsidR="00546ECF" w:rsidRPr="00C07597">
        <w:rPr>
          <w:rFonts w:ascii="Times New Roman" w:eastAsia="Arial Unicode MS" w:hAnsi="Times New Roman"/>
          <w:sz w:val="20"/>
          <w:szCs w:val="20"/>
          <w:lang w:val="en-US"/>
        </w:rPr>
        <w:fldChar w:fldCharType="begin" w:fldLock="1"/>
      </w:r>
      <w:r w:rsidR="00546ECF" w:rsidRPr="00C07597">
        <w:rPr>
          <w:rFonts w:ascii="Times New Roman" w:eastAsia="Arial Unicode MS" w:hAnsi="Times New Roman"/>
          <w:sz w:val="20"/>
          <w:szCs w:val="20"/>
          <w:lang w:val="en-US"/>
        </w:rPr>
        <w:instrText>ADDIN CSL_CITATION {"citationItems":[{"id":"ITEM-1","itemData":{"DOI":"10.33061/jeku.v22i1.7513","ISSN":"1412-193X","abstract":"Oleh pemerintah, perhatian yang cukup tinggi diberikan kepada para pelaku UMKM tidak lain sebagai wujud pemerintah dalam menyangga ekonomi rakyat kecil. Apalagi, UMKM mampu memberikan dampak secara langsung terhadap kehidupan masyarakat di sektor bawah baik dipedesaan maupun diperkotaan. Data dari Kementerian Koperasi dan UKM di tahun 2017 menunjukkan tingginya devisa negara dari para pelaku UMKM.  Angkanya pun sangat tinggi, mencapai Rp. 88,45 miliar. Angka ini mengalami peningkatan hingga delapan kali lipat dibandingkan tahun 2016, tidak salah kalau para pelaku UMKM tak bisa dipandang sebelah mata lagi.\r  \r Makanan ringan yang akan dijual harus memiliki kualitas yang bagus, baik dari segi bahan yang digunakan, segi pengolahan maupun segi pengemasan. Bahan yang digunakan haruslah bahan yang higienis dan tidak mengandung zat yang berbahaya. Cara pengolahannya pun harus bersih dan terjamin sesuai aturannya. Kemudian kemasan dibuat dengan menggunakan kemasan yang baik, menarik dan memenuhi standar kemasan brand dari makanan ringan tersebut. Diikuti teknologi informasi saat ini dan inovasi serta kemasannya secara baik dan beragam sehingga produk yang kita hasilkan lebih menarik konsumen ataupun inovasi dari segi pemasaran dengan media online. Kita lihat sekarang ini, banyak sekali pengusaha makanan ringan yang sukses karena inovasi mereka.\r Kata Kunci : Usaha Mikro kecil Pembuatan makanan ringan, Inovasi produk, &amp; Pendapatan Ekonomi Masyarakat.","author":[{"dropping-particle":"","family":"Berlin","given":"Berlin","non-dropping-particle":"","parse-names":false,"suffix":""},{"dropping-particle":"","family":"Suharto","given":"Agus","non-dropping-particle":"","parse-names":false,"suffix":""},{"dropping-particle":"","family":"Suhendri","given":"Suhendri","non-dropping-particle":"","parse-names":false,"suffix":""}],"container-title":"Jurnal Ekonomi Dan Kewirausahaan","id":"ITEM-1","issue":"1","issued":{"date-parts":[["2022"]]},"page":"37-48","title":"UMKM Pembuatan Makanan Ringan Dan Inovasi Produk Terhadap Penambahan Pendapatan Ekonomi Masyarakat Dikota Tangerang","type":"article-journal","volume":"22"},"uris":["http://www.mendeley.com/documents/?uuid=bc456ca8-c10a-4eef-9056-d7887338cb21"]}],"mendeley":{"formattedCitation":"[1]","plainTextFormattedCitation":"[1]","previouslyFormattedCitation":"[1]"},"properties":{"noteIndex":0},"schema":"https://github.com/citation-style-language/schema/raw/master/csl-citation.json"}</w:instrText>
      </w:r>
      <w:r w:rsidR="00546ECF" w:rsidRPr="00C07597">
        <w:rPr>
          <w:rFonts w:ascii="Times New Roman" w:eastAsia="Arial Unicode MS" w:hAnsi="Times New Roman"/>
          <w:sz w:val="20"/>
          <w:szCs w:val="20"/>
          <w:lang w:val="en-US"/>
        </w:rPr>
        <w:fldChar w:fldCharType="separate"/>
      </w:r>
      <w:r w:rsidR="00546ECF" w:rsidRPr="00C07597">
        <w:rPr>
          <w:rFonts w:ascii="Times New Roman" w:eastAsia="Arial Unicode MS" w:hAnsi="Times New Roman"/>
          <w:noProof/>
          <w:sz w:val="20"/>
          <w:szCs w:val="20"/>
          <w:lang w:val="en-US"/>
        </w:rPr>
        <w:t>[1]</w:t>
      </w:r>
      <w:r w:rsidR="00546ECF" w:rsidRPr="00C07597">
        <w:rPr>
          <w:rFonts w:ascii="Times New Roman" w:eastAsia="Arial Unicode MS" w:hAnsi="Times New Roman"/>
          <w:sz w:val="20"/>
          <w:szCs w:val="20"/>
          <w:lang w:val="en-US"/>
        </w:rPr>
        <w:fldChar w:fldCharType="end"/>
      </w:r>
    </w:p>
    <w:p w14:paraId="7CEA7FE0" w14:textId="3BC774A2" w:rsidR="006C494F" w:rsidRPr="00C07597" w:rsidRDefault="006C494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6DD23FAB" w14:textId="35E174A3" w:rsidR="002E57D8" w:rsidRPr="00C07597" w:rsidRDefault="002E57D8"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5447240" w14:textId="70914711" w:rsidR="002E57D8" w:rsidRPr="00C07597" w:rsidRDefault="002E57D8"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10604B8B" w14:textId="593ECA6B" w:rsidR="00E70189" w:rsidRPr="00C07597" w:rsidRDefault="00E70189"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58E84A2E" w14:textId="6272A259" w:rsidR="00E70189" w:rsidRPr="00C07597" w:rsidRDefault="00E70189"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62CB0FCA" w14:textId="2329A1F5" w:rsidR="00E70189" w:rsidRPr="00C07597" w:rsidRDefault="00E70189"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0F370B39" w14:textId="4076A60C" w:rsidR="00E70189" w:rsidRPr="00C07597" w:rsidRDefault="00E70189"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2CCFD7E" w14:textId="2D258A2A" w:rsidR="00CC0C61" w:rsidRPr="00C07597" w:rsidRDefault="00CC0C61"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14323A5D" w14:textId="65F5B1BD" w:rsidR="00CC0C61" w:rsidRPr="00C07597" w:rsidRDefault="00CC0C61"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1DB08318" w14:textId="17A1E49F" w:rsidR="00CC0C61" w:rsidRPr="00C07597" w:rsidRDefault="00CC0C61"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38CC6461" w14:textId="1433B50F" w:rsidR="00CC0C61" w:rsidRPr="00C07597" w:rsidRDefault="00CC0C61"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1EB5AF6E" w14:textId="77777777" w:rsidR="00CC0C61" w:rsidRPr="00C07597" w:rsidRDefault="00CC0C61"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65CE694B" w14:textId="77777777" w:rsidR="00E70189" w:rsidRPr="00C07597" w:rsidRDefault="00E70189"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5CE5BE0A" w14:textId="77777777" w:rsidR="002E57D8" w:rsidRPr="00C07597" w:rsidRDefault="002E57D8"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601C77A9" w14:textId="796103EB" w:rsidR="002E57D8" w:rsidRPr="00C07597" w:rsidRDefault="002E57D8" w:rsidP="002E57D8">
      <w:pPr>
        <w:pStyle w:val="ListParagraph"/>
        <w:widowControl w:val="0"/>
        <w:numPr>
          <w:ilvl w:val="0"/>
          <w:numId w:val="1"/>
        </w:numPr>
        <w:autoSpaceDE w:val="0"/>
        <w:autoSpaceDN w:val="0"/>
        <w:adjustRightInd w:val="0"/>
        <w:spacing w:after="0" w:line="200" w:lineRule="exact"/>
        <w:ind w:left="270" w:hanging="270"/>
        <w:rPr>
          <w:rFonts w:ascii="Times New Roman" w:eastAsia="Arial Unicode MS" w:hAnsi="Times New Roman"/>
          <w:b/>
          <w:bCs/>
          <w:sz w:val="20"/>
          <w:szCs w:val="20"/>
          <w:lang w:val="en-US"/>
        </w:rPr>
      </w:pPr>
      <w:r w:rsidRPr="00C07597">
        <w:rPr>
          <w:rFonts w:ascii="Times New Roman" w:eastAsia="Arial Unicode MS" w:hAnsi="Times New Roman"/>
          <w:b/>
          <w:bCs/>
          <w:sz w:val="20"/>
          <w:szCs w:val="20"/>
          <w:lang w:val="en-US"/>
        </w:rPr>
        <w:t>Metode</w:t>
      </w:r>
    </w:p>
    <w:p w14:paraId="7C329608" w14:textId="3BB2B874" w:rsidR="002E57D8" w:rsidRPr="00C07597" w:rsidRDefault="002E57D8" w:rsidP="00E70189">
      <w:pPr>
        <w:widowControl w:val="0"/>
        <w:autoSpaceDE w:val="0"/>
        <w:autoSpaceDN w:val="0"/>
        <w:adjustRightInd w:val="0"/>
        <w:spacing w:after="0" w:line="200" w:lineRule="exact"/>
        <w:rPr>
          <w:rFonts w:ascii="Times New Roman" w:eastAsia="Arial Unicode MS" w:hAnsi="Times New Roman"/>
          <w:b/>
          <w:bCs/>
          <w:sz w:val="20"/>
          <w:szCs w:val="20"/>
          <w:lang w:val="en-US"/>
        </w:rPr>
      </w:pPr>
    </w:p>
    <w:p w14:paraId="525B043E" w14:textId="05AB5C0B" w:rsidR="002E57D8" w:rsidRPr="00C07597" w:rsidRDefault="00773D3B" w:rsidP="006A4096">
      <w:pPr>
        <w:pStyle w:val="ListParagraph"/>
        <w:widowControl w:val="0"/>
        <w:autoSpaceDE w:val="0"/>
        <w:autoSpaceDN w:val="0"/>
        <w:adjustRightInd w:val="0"/>
        <w:spacing w:after="0" w:line="200" w:lineRule="exact"/>
        <w:ind w:left="270" w:firstLine="360"/>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Penggunaan teknologi untuk meningkatkan penjualan dan pemasaran mitra adalah contoh penggantian sumber daya teknologi dengan sumber daya manusia. Mendokumentasikan upaya untuk mendapatkan potensi komersial yang dapat digunakan dalam komunitas yang lebih besar merupakan pekerjaan studi pendahuluan. [2] Karena kendala sumber daya dan kebutuhan untuk mempertahankan fokus lokal, putaran pertama pemilihan perusahaan berfungsi sebagai studi percontohan untuk mengukur kelangsungan inisiatif ini</w:t>
      </w:r>
      <w:r w:rsidR="006F2B8F" w:rsidRPr="00C07597">
        <w:rPr>
          <w:rFonts w:ascii="Times New Roman" w:eastAsia="Arial Unicode MS" w:hAnsi="Times New Roman"/>
          <w:sz w:val="20"/>
          <w:szCs w:val="20"/>
          <w:lang w:val="en-US"/>
        </w:rPr>
        <w:t>.</w:t>
      </w:r>
      <w:r w:rsidR="003808D9" w:rsidRPr="00C07597">
        <w:rPr>
          <w:rFonts w:ascii="Times New Roman" w:eastAsia="Arial Unicode MS" w:hAnsi="Times New Roman"/>
          <w:sz w:val="20"/>
          <w:szCs w:val="20"/>
          <w:lang w:val="en-US"/>
        </w:rPr>
        <w:t xml:space="preserve"> Kegiatan dilaksanakan dalam beberapa tahapan, diantaranya:</w:t>
      </w:r>
    </w:p>
    <w:p w14:paraId="12DB98AF" w14:textId="0D7D2BCC" w:rsidR="003808D9" w:rsidRPr="00C07597" w:rsidRDefault="003808D9" w:rsidP="006F2B8F">
      <w:pPr>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1605E9C2" w14:textId="05FF800F" w:rsidR="003808D9" w:rsidRPr="00C07597" w:rsidRDefault="003808D9" w:rsidP="00F26277">
      <w:pPr>
        <w:pStyle w:val="ListParagraph"/>
        <w:widowControl w:val="0"/>
        <w:numPr>
          <w:ilvl w:val="0"/>
          <w:numId w:val="2"/>
        </w:numPr>
        <w:autoSpaceDE w:val="0"/>
        <w:autoSpaceDN w:val="0"/>
        <w:adjustRightInd w:val="0"/>
        <w:spacing w:after="0" w:line="200" w:lineRule="exact"/>
        <w:ind w:left="630"/>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Observasi</w:t>
      </w:r>
      <w:r w:rsidR="00CC0C61" w:rsidRPr="00C07597">
        <w:rPr>
          <w:rFonts w:ascii="Times New Roman" w:eastAsia="Arial Unicode MS" w:hAnsi="Times New Roman"/>
          <w:sz w:val="20"/>
          <w:szCs w:val="20"/>
          <w:lang w:val="en-US"/>
        </w:rPr>
        <w:t>,</w:t>
      </w:r>
      <w:r w:rsidRPr="00C07597">
        <w:rPr>
          <w:rFonts w:ascii="Times New Roman" w:eastAsia="Arial Unicode MS" w:hAnsi="Times New Roman"/>
          <w:sz w:val="20"/>
          <w:szCs w:val="20"/>
          <w:lang w:val="en-US"/>
        </w:rPr>
        <w:t xml:space="preserve"> </w:t>
      </w:r>
      <w:r w:rsidR="00C07597">
        <w:rPr>
          <w:rFonts w:ascii="Times New Roman" w:eastAsia="Arial Unicode MS" w:hAnsi="Times New Roman"/>
          <w:sz w:val="20"/>
          <w:szCs w:val="20"/>
          <w:lang w:val="en-US"/>
        </w:rPr>
        <w:t>s</w:t>
      </w:r>
      <w:r w:rsidR="00773D3B" w:rsidRPr="00C07597">
        <w:rPr>
          <w:rFonts w:ascii="Times New Roman" w:eastAsia="Arial Unicode MS" w:hAnsi="Times New Roman"/>
          <w:sz w:val="20"/>
          <w:szCs w:val="20"/>
          <w:lang w:val="en-US"/>
        </w:rPr>
        <w:t>ecara khusus</w:t>
      </w:r>
      <w:r w:rsidR="00C07597">
        <w:rPr>
          <w:rFonts w:ascii="Times New Roman" w:eastAsia="Arial Unicode MS" w:hAnsi="Times New Roman"/>
          <w:sz w:val="20"/>
          <w:szCs w:val="20"/>
          <w:lang w:val="en-US"/>
        </w:rPr>
        <w:t xml:space="preserve"> o</w:t>
      </w:r>
      <w:r w:rsidR="00773D3B" w:rsidRPr="00C07597">
        <w:rPr>
          <w:rFonts w:ascii="Times New Roman" w:eastAsia="Arial Unicode MS" w:hAnsi="Times New Roman"/>
          <w:sz w:val="20"/>
          <w:szCs w:val="20"/>
          <w:lang w:val="en-US"/>
        </w:rPr>
        <w:t>bservasi terhadap usaha kecil dan menengah (UKM) untuk mempelajari keadaan pasar saat ini dan fungsi penjaminan mutu dalam meningkatkan standar layanan</w:t>
      </w:r>
      <w:r w:rsidR="006F2B8F" w:rsidRPr="00C07597">
        <w:rPr>
          <w:rFonts w:ascii="Times New Roman" w:eastAsia="Arial Unicode MS" w:hAnsi="Times New Roman"/>
          <w:sz w:val="20"/>
          <w:szCs w:val="20"/>
          <w:lang w:val="en-US"/>
        </w:rPr>
        <w:t>.</w:t>
      </w:r>
    </w:p>
    <w:p w14:paraId="6C79920B" w14:textId="77777777" w:rsidR="003808D9" w:rsidRPr="00C07597" w:rsidRDefault="003808D9" w:rsidP="00773D3B">
      <w:pPr>
        <w:pStyle w:val="ListParagraph"/>
        <w:widowControl w:val="0"/>
        <w:autoSpaceDE w:val="0"/>
        <w:autoSpaceDN w:val="0"/>
        <w:adjustRightInd w:val="0"/>
        <w:spacing w:after="0" w:line="200" w:lineRule="exact"/>
        <w:ind w:left="567" w:hanging="283"/>
        <w:jc w:val="both"/>
        <w:rPr>
          <w:rFonts w:ascii="Times New Roman" w:eastAsia="Arial Unicode MS" w:hAnsi="Times New Roman"/>
          <w:sz w:val="20"/>
          <w:szCs w:val="20"/>
          <w:lang w:val="en-US"/>
        </w:rPr>
      </w:pPr>
    </w:p>
    <w:p w14:paraId="65D2EE63" w14:textId="73B68DAE" w:rsidR="00773D3B" w:rsidRPr="00C07597" w:rsidRDefault="00773D3B" w:rsidP="00773D3B">
      <w:pPr>
        <w:widowControl w:val="0"/>
        <w:autoSpaceDE w:val="0"/>
        <w:autoSpaceDN w:val="0"/>
        <w:adjustRightInd w:val="0"/>
        <w:spacing w:after="0" w:line="200" w:lineRule="exact"/>
        <w:ind w:left="567" w:hanging="283"/>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 xml:space="preserve">2) </w:t>
      </w:r>
      <w:r w:rsidRPr="00C07597">
        <w:rPr>
          <w:rFonts w:ascii="Times New Roman" w:eastAsia="Arial Unicode MS" w:hAnsi="Times New Roman"/>
          <w:sz w:val="20"/>
          <w:szCs w:val="20"/>
          <w:lang w:val="en-US"/>
        </w:rPr>
        <w:t xml:space="preserve">  </w:t>
      </w:r>
      <w:r w:rsidRPr="00C07597">
        <w:rPr>
          <w:rFonts w:ascii="Times New Roman" w:eastAsia="Arial Unicode MS" w:hAnsi="Times New Roman"/>
          <w:sz w:val="20"/>
          <w:szCs w:val="20"/>
          <w:lang w:val="en-US"/>
        </w:rPr>
        <w:t>Wawancara</w:t>
      </w:r>
      <w:r w:rsidR="00C07597">
        <w:rPr>
          <w:rFonts w:ascii="Times New Roman" w:eastAsia="Arial Unicode MS" w:hAnsi="Times New Roman"/>
          <w:sz w:val="20"/>
          <w:szCs w:val="20"/>
          <w:lang w:val="en-US"/>
        </w:rPr>
        <w:t xml:space="preserve">, diperlukan untuk </w:t>
      </w:r>
      <w:r w:rsidRPr="00C07597">
        <w:rPr>
          <w:rFonts w:ascii="Times New Roman" w:eastAsia="Arial Unicode MS" w:hAnsi="Times New Roman"/>
          <w:sz w:val="20"/>
          <w:szCs w:val="20"/>
          <w:lang w:val="en-US"/>
        </w:rPr>
        <w:t>mencari dan memunculkan penjelasan dan komentar dari orang-orang yang dianggap</w:t>
      </w:r>
      <w:r w:rsidR="00C07597">
        <w:rPr>
          <w:rFonts w:ascii="Times New Roman" w:eastAsia="Arial Unicode MS" w:hAnsi="Times New Roman"/>
          <w:sz w:val="20"/>
          <w:szCs w:val="20"/>
          <w:lang w:val="en-US"/>
        </w:rPr>
        <w:t xml:space="preserve"> paham mengenai hal yang dibutuhkan.</w:t>
      </w:r>
    </w:p>
    <w:p w14:paraId="68102A39" w14:textId="77777777" w:rsidR="00773D3B" w:rsidRPr="00C07597" w:rsidRDefault="00773D3B" w:rsidP="00773D3B">
      <w:pPr>
        <w:widowControl w:val="0"/>
        <w:autoSpaceDE w:val="0"/>
        <w:autoSpaceDN w:val="0"/>
        <w:adjustRightInd w:val="0"/>
        <w:spacing w:after="0" w:line="200" w:lineRule="exact"/>
        <w:ind w:left="567" w:hanging="283"/>
        <w:jc w:val="both"/>
        <w:rPr>
          <w:rFonts w:ascii="Times New Roman" w:eastAsia="Arial Unicode MS" w:hAnsi="Times New Roman"/>
          <w:sz w:val="20"/>
          <w:szCs w:val="20"/>
          <w:lang w:val="en-US"/>
        </w:rPr>
      </w:pPr>
    </w:p>
    <w:p w14:paraId="4F30B9E0" w14:textId="77777777" w:rsidR="00773D3B" w:rsidRPr="00C07597" w:rsidRDefault="00773D3B" w:rsidP="00773D3B">
      <w:pPr>
        <w:widowControl w:val="0"/>
        <w:autoSpaceDE w:val="0"/>
        <w:autoSpaceDN w:val="0"/>
        <w:adjustRightInd w:val="0"/>
        <w:spacing w:after="0" w:line="200" w:lineRule="exact"/>
        <w:ind w:left="567" w:hanging="283"/>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3) Perencanaan pertumbuhan usaha kecil meliputi pembuatan label untuk menetapkan identitas perusahaan, pembuatan profil media sosial, memberikan pelatihan tentang bagaimana memanfaatkan profil tersebut, dan membuat poster dan selebaran untuk digunakan sebagai media pemasaran.</w:t>
      </w:r>
    </w:p>
    <w:p w14:paraId="1B57B92B" w14:textId="77777777" w:rsidR="00773D3B" w:rsidRPr="00C07597" w:rsidRDefault="00773D3B" w:rsidP="00773D3B">
      <w:pPr>
        <w:widowControl w:val="0"/>
        <w:autoSpaceDE w:val="0"/>
        <w:autoSpaceDN w:val="0"/>
        <w:adjustRightInd w:val="0"/>
        <w:spacing w:after="0" w:line="200" w:lineRule="exact"/>
        <w:ind w:left="567" w:hanging="283"/>
        <w:jc w:val="both"/>
        <w:rPr>
          <w:rFonts w:ascii="Times New Roman" w:eastAsia="Arial Unicode MS" w:hAnsi="Times New Roman"/>
          <w:sz w:val="20"/>
          <w:szCs w:val="20"/>
          <w:lang w:val="en-US"/>
        </w:rPr>
      </w:pPr>
    </w:p>
    <w:p w14:paraId="0F676497" w14:textId="30753A50" w:rsidR="00773D3B" w:rsidRPr="00C07597" w:rsidRDefault="00773D3B" w:rsidP="00773D3B">
      <w:pPr>
        <w:widowControl w:val="0"/>
        <w:autoSpaceDE w:val="0"/>
        <w:autoSpaceDN w:val="0"/>
        <w:adjustRightInd w:val="0"/>
        <w:spacing w:after="0" w:line="200" w:lineRule="exact"/>
        <w:ind w:left="567" w:hanging="283"/>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 xml:space="preserve">4) </w:t>
      </w:r>
      <w:r w:rsidRPr="00C07597">
        <w:rPr>
          <w:rFonts w:ascii="Times New Roman" w:eastAsia="Arial Unicode MS" w:hAnsi="Times New Roman"/>
          <w:sz w:val="20"/>
          <w:szCs w:val="20"/>
          <w:lang w:val="en-US"/>
        </w:rPr>
        <w:t xml:space="preserve">  </w:t>
      </w:r>
      <w:r w:rsidRPr="00C07597">
        <w:rPr>
          <w:rFonts w:ascii="Times New Roman" w:eastAsia="Arial Unicode MS" w:hAnsi="Times New Roman"/>
          <w:sz w:val="20"/>
          <w:szCs w:val="20"/>
          <w:lang w:val="en-US"/>
        </w:rPr>
        <w:t>Dukungan masyarakat terhadap hasil program pengembangan usaha kecil.</w:t>
      </w:r>
    </w:p>
    <w:p w14:paraId="0C8AB0A7" w14:textId="77777777" w:rsidR="00773D3B" w:rsidRPr="00C07597" w:rsidRDefault="00773D3B" w:rsidP="00773D3B">
      <w:pPr>
        <w:widowControl w:val="0"/>
        <w:autoSpaceDE w:val="0"/>
        <w:autoSpaceDN w:val="0"/>
        <w:adjustRightInd w:val="0"/>
        <w:spacing w:after="0" w:line="200" w:lineRule="exact"/>
        <w:ind w:left="567" w:hanging="283"/>
        <w:jc w:val="both"/>
        <w:rPr>
          <w:rFonts w:ascii="Times New Roman" w:eastAsia="Arial Unicode MS" w:hAnsi="Times New Roman"/>
          <w:sz w:val="20"/>
          <w:szCs w:val="20"/>
          <w:lang w:val="en-US"/>
        </w:rPr>
      </w:pPr>
    </w:p>
    <w:p w14:paraId="218615FA" w14:textId="301AFD71" w:rsidR="003808D9" w:rsidRPr="00C07597" w:rsidRDefault="00773D3B" w:rsidP="00773D3B">
      <w:pPr>
        <w:widowControl w:val="0"/>
        <w:autoSpaceDE w:val="0"/>
        <w:autoSpaceDN w:val="0"/>
        <w:adjustRightInd w:val="0"/>
        <w:spacing w:after="0" w:line="200" w:lineRule="exact"/>
        <w:ind w:left="567" w:hanging="283"/>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 xml:space="preserve">5) </w:t>
      </w:r>
      <w:r w:rsidRPr="00C07597">
        <w:rPr>
          <w:rFonts w:ascii="Times New Roman" w:eastAsia="Arial Unicode MS" w:hAnsi="Times New Roman"/>
          <w:sz w:val="20"/>
          <w:szCs w:val="20"/>
          <w:lang w:val="en-US"/>
        </w:rPr>
        <w:t xml:space="preserve">  </w:t>
      </w:r>
      <w:r w:rsidRPr="00C07597">
        <w:rPr>
          <w:rFonts w:ascii="Times New Roman" w:eastAsia="Arial Unicode MS" w:hAnsi="Times New Roman"/>
          <w:sz w:val="20"/>
          <w:szCs w:val="20"/>
          <w:lang w:val="en-US"/>
        </w:rPr>
        <w:t>Menganalisis efektivitas program pendampingan usaha kecil setempat.</w:t>
      </w:r>
    </w:p>
    <w:p w14:paraId="1679A71A" w14:textId="77777777" w:rsidR="00773D3B" w:rsidRPr="00C07597" w:rsidRDefault="00773D3B" w:rsidP="00773D3B">
      <w:pPr>
        <w:widowControl w:val="0"/>
        <w:autoSpaceDE w:val="0"/>
        <w:autoSpaceDN w:val="0"/>
        <w:adjustRightInd w:val="0"/>
        <w:spacing w:after="0" w:line="200" w:lineRule="exact"/>
        <w:ind w:left="567" w:hanging="283"/>
        <w:jc w:val="both"/>
        <w:rPr>
          <w:rFonts w:ascii="Times New Roman" w:eastAsia="Arial Unicode MS" w:hAnsi="Times New Roman"/>
          <w:sz w:val="20"/>
          <w:szCs w:val="20"/>
          <w:lang w:val="en-US"/>
        </w:rPr>
      </w:pPr>
    </w:p>
    <w:p w14:paraId="01340B54" w14:textId="65F0F381" w:rsidR="00416F42" w:rsidRPr="00C07597" w:rsidRDefault="003808D9" w:rsidP="00E70189">
      <w:pPr>
        <w:pStyle w:val="ListParagraph"/>
        <w:widowControl w:val="0"/>
        <w:numPr>
          <w:ilvl w:val="0"/>
          <w:numId w:val="1"/>
        </w:numPr>
        <w:autoSpaceDE w:val="0"/>
        <w:autoSpaceDN w:val="0"/>
        <w:adjustRightInd w:val="0"/>
        <w:spacing w:after="0" w:line="200" w:lineRule="exact"/>
        <w:ind w:left="270" w:hanging="270"/>
        <w:jc w:val="both"/>
        <w:rPr>
          <w:rFonts w:ascii="Times New Roman" w:eastAsia="Arial Unicode MS" w:hAnsi="Times New Roman"/>
          <w:b/>
          <w:bCs/>
          <w:sz w:val="20"/>
          <w:szCs w:val="20"/>
          <w:lang w:val="en-US"/>
        </w:rPr>
      </w:pPr>
      <w:r w:rsidRPr="00C07597">
        <w:rPr>
          <w:rFonts w:ascii="Times New Roman" w:eastAsia="Arial Unicode MS" w:hAnsi="Times New Roman"/>
          <w:b/>
          <w:bCs/>
          <w:sz w:val="20"/>
          <w:szCs w:val="20"/>
          <w:lang w:val="en-US"/>
        </w:rPr>
        <w:t>Pembahasan</w:t>
      </w:r>
    </w:p>
    <w:p w14:paraId="47288A77" w14:textId="7954C634" w:rsidR="00416F42" w:rsidRPr="00C07597" w:rsidRDefault="00416F42" w:rsidP="003808D9">
      <w:pPr>
        <w:pStyle w:val="ListParagraph"/>
        <w:widowControl w:val="0"/>
        <w:autoSpaceDE w:val="0"/>
        <w:autoSpaceDN w:val="0"/>
        <w:adjustRightInd w:val="0"/>
        <w:spacing w:after="0" w:line="200" w:lineRule="exact"/>
        <w:ind w:left="270"/>
        <w:jc w:val="both"/>
        <w:rPr>
          <w:rFonts w:ascii="Times New Roman" w:eastAsia="Arial Unicode MS" w:hAnsi="Times New Roman"/>
          <w:b/>
          <w:bCs/>
          <w:sz w:val="20"/>
          <w:szCs w:val="20"/>
          <w:lang w:val="en-US"/>
        </w:rPr>
      </w:pPr>
    </w:p>
    <w:p w14:paraId="42C4B49C" w14:textId="79BF5794" w:rsidR="00416F42" w:rsidRPr="00C07597" w:rsidRDefault="00440A4F" w:rsidP="003B353C">
      <w:pPr>
        <w:pStyle w:val="ListParagraph"/>
        <w:widowControl w:val="0"/>
        <w:numPr>
          <w:ilvl w:val="0"/>
          <w:numId w:val="3"/>
        </w:numPr>
        <w:autoSpaceDE w:val="0"/>
        <w:autoSpaceDN w:val="0"/>
        <w:adjustRightInd w:val="0"/>
        <w:spacing w:after="0" w:line="200" w:lineRule="exact"/>
        <w:ind w:left="630"/>
        <w:jc w:val="both"/>
        <w:rPr>
          <w:rFonts w:ascii="Times New Roman" w:eastAsia="Arial Unicode MS" w:hAnsi="Times New Roman"/>
          <w:b/>
          <w:bCs/>
          <w:sz w:val="20"/>
          <w:szCs w:val="20"/>
          <w:lang w:val="en-US"/>
        </w:rPr>
      </w:pPr>
      <w:r w:rsidRPr="00C07597">
        <w:rPr>
          <w:rFonts w:ascii="Times New Roman" w:eastAsia="Arial Unicode MS" w:hAnsi="Times New Roman"/>
          <w:b/>
          <w:bCs/>
          <w:sz w:val="20"/>
          <w:szCs w:val="20"/>
          <w:lang w:val="en-US"/>
        </w:rPr>
        <w:t xml:space="preserve">Pentingnya </w:t>
      </w:r>
      <w:r w:rsidR="00C57026" w:rsidRPr="00C07597">
        <w:rPr>
          <w:rFonts w:ascii="Times New Roman" w:eastAsia="Arial Unicode MS" w:hAnsi="Times New Roman"/>
          <w:b/>
          <w:bCs/>
          <w:sz w:val="20"/>
          <w:szCs w:val="20"/>
          <w:lang w:val="en-US"/>
        </w:rPr>
        <w:t>E</w:t>
      </w:r>
      <w:r w:rsidRPr="00C07597">
        <w:rPr>
          <w:rFonts w:ascii="Times New Roman" w:eastAsia="Arial Unicode MS" w:hAnsi="Times New Roman"/>
          <w:b/>
          <w:bCs/>
          <w:sz w:val="20"/>
          <w:szCs w:val="20"/>
          <w:lang w:val="en-US"/>
        </w:rPr>
        <w:t xml:space="preserve">ntrepreneur </w:t>
      </w:r>
      <w:r w:rsidR="00C57026" w:rsidRPr="00C07597">
        <w:rPr>
          <w:rFonts w:ascii="Times New Roman" w:eastAsia="Arial Unicode MS" w:hAnsi="Times New Roman"/>
          <w:b/>
          <w:bCs/>
          <w:sz w:val="20"/>
          <w:szCs w:val="20"/>
          <w:lang w:val="en-US"/>
        </w:rPr>
        <w:t>D</w:t>
      </w:r>
      <w:r w:rsidRPr="00C07597">
        <w:rPr>
          <w:rFonts w:ascii="Times New Roman" w:eastAsia="Arial Unicode MS" w:hAnsi="Times New Roman"/>
          <w:b/>
          <w:bCs/>
          <w:sz w:val="20"/>
          <w:szCs w:val="20"/>
          <w:lang w:val="en-US"/>
        </w:rPr>
        <w:t xml:space="preserve">alam </w:t>
      </w:r>
      <w:r w:rsidR="00C57026" w:rsidRPr="00C07597">
        <w:rPr>
          <w:rFonts w:ascii="Times New Roman" w:eastAsia="Arial Unicode MS" w:hAnsi="Times New Roman"/>
          <w:b/>
          <w:bCs/>
          <w:sz w:val="20"/>
          <w:szCs w:val="20"/>
          <w:lang w:val="en-US"/>
        </w:rPr>
        <w:t>P</w:t>
      </w:r>
      <w:r w:rsidRPr="00C07597">
        <w:rPr>
          <w:rFonts w:ascii="Times New Roman" w:eastAsia="Arial Unicode MS" w:hAnsi="Times New Roman"/>
          <w:b/>
          <w:bCs/>
          <w:sz w:val="20"/>
          <w:szCs w:val="20"/>
          <w:lang w:val="en-US"/>
        </w:rPr>
        <w:t xml:space="preserve">embangunan </w:t>
      </w:r>
      <w:r w:rsidR="00C57026" w:rsidRPr="00C07597">
        <w:rPr>
          <w:rFonts w:ascii="Times New Roman" w:eastAsia="Arial Unicode MS" w:hAnsi="Times New Roman"/>
          <w:b/>
          <w:bCs/>
          <w:sz w:val="20"/>
          <w:szCs w:val="20"/>
          <w:lang w:val="en-US"/>
        </w:rPr>
        <w:t>S</w:t>
      </w:r>
      <w:r w:rsidRPr="00C07597">
        <w:rPr>
          <w:rFonts w:ascii="Times New Roman" w:eastAsia="Arial Unicode MS" w:hAnsi="Times New Roman"/>
          <w:b/>
          <w:bCs/>
          <w:sz w:val="20"/>
          <w:szCs w:val="20"/>
          <w:lang w:val="en-US"/>
        </w:rPr>
        <w:t xml:space="preserve">uatu </w:t>
      </w:r>
      <w:r w:rsidR="00C57026" w:rsidRPr="00C07597">
        <w:rPr>
          <w:rFonts w:ascii="Times New Roman" w:eastAsia="Arial Unicode MS" w:hAnsi="Times New Roman"/>
          <w:b/>
          <w:bCs/>
          <w:sz w:val="20"/>
          <w:szCs w:val="20"/>
          <w:lang w:val="en-US"/>
        </w:rPr>
        <w:t>B</w:t>
      </w:r>
      <w:r w:rsidRPr="00C07597">
        <w:rPr>
          <w:rFonts w:ascii="Times New Roman" w:eastAsia="Arial Unicode MS" w:hAnsi="Times New Roman"/>
          <w:b/>
          <w:bCs/>
          <w:sz w:val="20"/>
          <w:szCs w:val="20"/>
          <w:lang w:val="en-US"/>
        </w:rPr>
        <w:t>angsa.</w:t>
      </w:r>
    </w:p>
    <w:p w14:paraId="3C8FB87C" w14:textId="77777777" w:rsidR="00C57026" w:rsidRPr="00C07597" w:rsidRDefault="00C57026" w:rsidP="00C57026">
      <w:pPr>
        <w:pStyle w:val="ListParagraph"/>
        <w:widowControl w:val="0"/>
        <w:autoSpaceDE w:val="0"/>
        <w:autoSpaceDN w:val="0"/>
        <w:adjustRightInd w:val="0"/>
        <w:spacing w:after="0" w:line="200" w:lineRule="exact"/>
        <w:ind w:left="630"/>
        <w:jc w:val="both"/>
        <w:rPr>
          <w:rFonts w:ascii="Times New Roman" w:eastAsia="Arial Unicode MS" w:hAnsi="Times New Roman"/>
          <w:b/>
          <w:bCs/>
          <w:sz w:val="20"/>
          <w:szCs w:val="20"/>
          <w:lang w:val="en-US"/>
        </w:rPr>
      </w:pPr>
    </w:p>
    <w:p w14:paraId="47AB4B3D" w14:textId="7EAEC1ED" w:rsidR="00416F42" w:rsidRPr="00C07597" w:rsidRDefault="00773D3B" w:rsidP="00416F42">
      <w:pPr>
        <w:pStyle w:val="ListParagraph"/>
        <w:widowControl w:val="0"/>
        <w:autoSpaceDE w:val="0"/>
        <w:autoSpaceDN w:val="0"/>
        <w:adjustRightInd w:val="0"/>
        <w:spacing w:after="0" w:line="200" w:lineRule="exact"/>
        <w:ind w:left="630"/>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Kemakmuran suatu negara sangat dipengaruhi oleh kuantitas populasi wirausahanya. Beberapa orang bahkan berpendapat bahwa populasi wirausahawan suatu negara harus mencapai antara 2 dan 5 persen dari keseluruhan populasi. Persentase orang yang juga pemilik bisnis tetap sekitar 1% saat tulisan ini dibuat. Akibatnya, individu perlu ditanamkan pola pikir kewirausahaan sejak usia muda jika generasi pemilik bisnis berikutnya akan datang dari dalam masyarakat</w:t>
      </w:r>
      <w:r w:rsidR="006F2B8F" w:rsidRPr="00C07597">
        <w:rPr>
          <w:rFonts w:ascii="Times New Roman" w:eastAsia="Arial Unicode MS" w:hAnsi="Times New Roman"/>
          <w:sz w:val="20"/>
          <w:szCs w:val="20"/>
          <w:lang w:val="en-US"/>
        </w:rPr>
        <w:t>.</w:t>
      </w:r>
      <w:r w:rsidR="00546ECF" w:rsidRPr="00C07597">
        <w:rPr>
          <w:rFonts w:ascii="Times New Roman" w:eastAsia="Arial Unicode MS" w:hAnsi="Times New Roman"/>
          <w:sz w:val="20"/>
          <w:szCs w:val="20"/>
          <w:lang w:val="en-US"/>
        </w:rPr>
        <w:t xml:space="preserve"> </w:t>
      </w:r>
      <w:r w:rsidR="00546ECF" w:rsidRPr="00C07597">
        <w:rPr>
          <w:rFonts w:ascii="Times New Roman" w:eastAsia="Arial Unicode MS" w:hAnsi="Times New Roman"/>
          <w:sz w:val="20"/>
          <w:szCs w:val="20"/>
          <w:lang w:val="en-US"/>
        </w:rPr>
        <w:fldChar w:fldCharType="begin" w:fldLock="1"/>
      </w:r>
      <w:r w:rsidR="002959BD" w:rsidRPr="00C07597">
        <w:rPr>
          <w:rFonts w:ascii="Times New Roman" w:eastAsia="Arial Unicode MS" w:hAnsi="Times New Roman"/>
          <w:sz w:val="20"/>
          <w:szCs w:val="20"/>
          <w:lang w:val="en-US"/>
        </w:rPr>
        <w:instrText>ADDIN CSL_CITATION {"citationItems":[{"id":"ITEM-1","itemData":{"author":[{"dropping-particle":"","family":"Jamaaluddin","given":"","non-dropping-particle":"","parse-names":false,"suffix":""}],"id":"ITEM-1","issued":{"date-parts":[["2017"]]},"page":"153","title":"Buku Ajar Kewirausahaan dengan No ISBN. 978-602-5914-55-3","type":"article-journal","volume":"162"},"uris":["http://www.mendeley.com/documents/?uuid=940f67c4-6117-4c88-8a7d-00021243b82c"]}],"mendeley":{"formattedCitation":"[3]","plainTextFormattedCitation":"[3]","previouslyFormattedCitation":"[3]"},"properties":{"noteIndex":0},"schema":"https://github.com/citation-style-language/schema/raw/master/csl-citation.json"}</w:instrText>
      </w:r>
      <w:r w:rsidR="00546ECF" w:rsidRPr="00C07597">
        <w:rPr>
          <w:rFonts w:ascii="Times New Roman" w:eastAsia="Arial Unicode MS" w:hAnsi="Times New Roman"/>
          <w:sz w:val="20"/>
          <w:szCs w:val="20"/>
          <w:lang w:val="en-US"/>
        </w:rPr>
        <w:fldChar w:fldCharType="separate"/>
      </w:r>
      <w:r w:rsidR="00546ECF" w:rsidRPr="00C07597">
        <w:rPr>
          <w:rFonts w:ascii="Times New Roman" w:eastAsia="Arial Unicode MS" w:hAnsi="Times New Roman"/>
          <w:noProof/>
          <w:sz w:val="20"/>
          <w:szCs w:val="20"/>
          <w:lang w:val="en-US"/>
        </w:rPr>
        <w:t>[3]</w:t>
      </w:r>
      <w:r w:rsidR="00546ECF" w:rsidRPr="00C07597">
        <w:rPr>
          <w:rFonts w:ascii="Times New Roman" w:eastAsia="Arial Unicode MS" w:hAnsi="Times New Roman"/>
          <w:sz w:val="20"/>
          <w:szCs w:val="20"/>
          <w:lang w:val="en-US"/>
        </w:rPr>
        <w:fldChar w:fldCharType="end"/>
      </w:r>
      <w:r w:rsidR="00385304" w:rsidRPr="00C07597">
        <w:rPr>
          <w:rFonts w:ascii="Times New Roman" w:eastAsia="Arial Unicode MS" w:hAnsi="Times New Roman"/>
          <w:sz w:val="20"/>
          <w:szCs w:val="20"/>
          <w:lang w:val="en-US"/>
        </w:rPr>
        <w:t xml:space="preserve"> </w:t>
      </w:r>
    </w:p>
    <w:p w14:paraId="4A251987" w14:textId="77777777" w:rsidR="00777E69" w:rsidRPr="00C07597" w:rsidRDefault="00777E69" w:rsidP="00416F42">
      <w:pPr>
        <w:pStyle w:val="ListParagraph"/>
        <w:widowControl w:val="0"/>
        <w:autoSpaceDE w:val="0"/>
        <w:autoSpaceDN w:val="0"/>
        <w:adjustRightInd w:val="0"/>
        <w:spacing w:after="0" w:line="200" w:lineRule="exact"/>
        <w:ind w:left="630"/>
        <w:jc w:val="both"/>
        <w:rPr>
          <w:rFonts w:ascii="Times New Roman" w:eastAsia="Arial Unicode MS" w:hAnsi="Times New Roman"/>
          <w:sz w:val="20"/>
          <w:szCs w:val="20"/>
          <w:lang w:val="en-US"/>
        </w:rPr>
      </w:pPr>
    </w:p>
    <w:p w14:paraId="63E90E5F" w14:textId="7ED938A3" w:rsidR="00385304" w:rsidRPr="00C07597" w:rsidRDefault="00385304" w:rsidP="00416F42">
      <w:pPr>
        <w:pStyle w:val="ListParagraph"/>
        <w:widowControl w:val="0"/>
        <w:autoSpaceDE w:val="0"/>
        <w:autoSpaceDN w:val="0"/>
        <w:adjustRightInd w:val="0"/>
        <w:spacing w:after="0" w:line="200" w:lineRule="exact"/>
        <w:ind w:left="630"/>
        <w:jc w:val="both"/>
        <w:rPr>
          <w:rFonts w:ascii="Times New Roman" w:eastAsia="Arial Unicode MS" w:hAnsi="Times New Roman"/>
          <w:sz w:val="20"/>
          <w:szCs w:val="20"/>
          <w:lang w:val="en-US"/>
        </w:rPr>
      </w:pPr>
    </w:p>
    <w:p w14:paraId="6E5EB528" w14:textId="15DD3DD3" w:rsidR="00385304" w:rsidRPr="00C07597" w:rsidRDefault="00385304" w:rsidP="00385304">
      <w:pPr>
        <w:pStyle w:val="ListParagraph"/>
        <w:widowControl w:val="0"/>
        <w:numPr>
          <w:ilvl w:val="0"/>
          <w:numId w:val="3"/>
        </w:numPr>
        <w:autoSpaceDE w:val="0"/>
        <w:autoSpaceDN w:val="0"/>
        <w:adjustRightInd w:val="0"/>
        <w:spacing w:after="0" w:line="200" w:lineRule="exact"/>
        <w:ind w:left="630"/>
        <w:jc w:val="both"/>
        <w:rPr>
          <w:rFonts w:ascii="Times New Roman" w:eastAsia="Arial Unicode MS" w:hAnsi="Times New Roman"/>
          <w:b/>
          <w:bCs/>
          <w:sz w:val="20"/>
          <w:szCs w:val="20"/>
          <w:lang w:val="en-US"/>
        </w:rPr>
      </w:pPr>
      <w:r w:rsidRPr="00C07597">
        <w:rPr>
          <w:rFonts w:ascii="Times New Roman" w:eastAsia="Arial Unicode MS" w:hAnsi="Times New Roman"/>
          <w:b/>
          <w:bCs/>
          <w:sz w:val="20"/>
          <w:szCs w:val="20"/>
          <w:lang w:val="en-US"/>
        </w:rPr>
        <w:t>Wira Usahawan</w:t>
      </w:r>
      <w:r w:rsidR="00777E69" w:rsidRPr="00C07597">
        <w:rPr>
          <w:rFonts w:ascii="Times New Roman" w:eastAsia="Arial Unicode MS" w:hAnsi="Times New Roman"/>
          <w:b/>
          <w:bCs/>
          <w:sz w:val="20"/>
          <w:szCs w:val="20"/>
          <w:lang w:val="en-US"/>
        </w:rPr>
        <w:t xml:space="preserve"> </w:t>
      </w:r>
      <w:r w:rsidRPr="00C07597">
        <w:rPr>
          <w:rFonts w:ascii="Times New Roman" w:eastAsia="Arial Unicode MS" w:hAnsi="Times New Roman"/>
          <w:b/>
          <w:bCs/>
          <w:sz w:val="20"/>
          <w:szCs w:val="20"/>
          <w:lang w:val="en-US"/>
        </w:rPr>
        <w:t>Motor Penggerak Kemajuan Bangsa</w:t>
      </w:r>
    </w:p>
    <w:p w14:paraId="3D92F321" w14:textId="49861F7D" w:rsidR="00385304" w:rsidRPr="00C07597" w:rsidRDefault="00385304" w:rsidP="00385304">
      <w:pPr>
        <w:pStyle w:val="ListParagraph"/>
        <w:widowControl w:val="0"/>
        <w:autoSpaceDE w:val="0"/>
        <w:autoSpaceDN w:val="0"/>
        <w:adjustRightInd w:val="0"/>
        <w:spacing w:after="0" w:line="200" w:lineRule="exact"/>
        <w:ind w:left="630"/>
        <w:jc w:val="both"/>
        <w:rPr>
          <w:rFonts w:ascii="Times New Roman" w:eastAsia="Arial Unicode MS" w:hAnsi="Times New Roman"/>
          <w:b/>
          <w:bCs/>
          <w:sz w:val="20"/>
          <w:szCs w:val="20"/>
          <w:lang w:val="en-US"/>
        </w:rPr>
      </w:pPr>
    </w:p>
    <w:p w14:paraId="1DB94D0E" w14:textId="4F2C7D19" w:rsidR="003808D9" w:rsidRPr="00C07597" w:rsidRDefault="00773D3B" w:rsidP="00777E69">
      <w:pPr>
        <w:pStyle w:val="ListParagraph"/>
        <w:widowControl w:val="0"/>
        <w:autoSpaceDE w:val="0"/>
        <w:autoSpaceDN w:val="0"/>
        <w:adjustRightInd w:val="0"/>
        <w:spacing w:after="0" w:line="200" w:lineRule="exact"/>
        <w:ind w:left="630"/>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Menurut Encyclopedia of Entrepreneurship (1982), entrepreneur adalah “individu yang memiliki keberanian mengambil resiko, membangun produksi, menginvestasikan modal, tenaga kerja, dan material, dan dari usaha yang menghasilkan kemudian mendapatkan keuntungan”. Definisi ini menjelaskan mengapa wirausaha berdampak pada perekonomian suatu negara. Definisi Kewirausahaan: Mengambil Risiko dalam Bisnis. Wira adalah nama yang berkonotasi dengan sosok heroik yang berbudi luhur, pemberani, dan mulia. Mengerahkan diri berarti membantu orang lain, bekerja, atau mencapai apa pun. Pengusaha adalah pelaku, pahlawan, pejuang. Mengenai etimologi, ini yang pertama</w:t>
      </w:r>
      <w:r w:rsidR="006F2B8F" w:rsidRPr="00C07597">
        <w:rPr>
          <w:rFonts w:ascii="Times New Roman" w:eastAsia="Arial Unicode MS" w:hAnsi="Times New Roman"/>
          <w:sz w:val="20"/>
          <w:szCs w:val="20"/>
          <w:lang w:val="en-US"/>
        </w:rPr>
        <w:t>.</w:t>
      </w:r>
    </w:p>
    <w:p w14:paraId="4B296215" w14:textId="77777777" w:rsidR="00777E69" w:rsidRPr="00C07597" w:rsidRDefault="00777E69" w:rsidP="00777E69">
      <w:pPr>
        <w:pStyle w:val="ListParagraph"/>
        <w:widowControl w:val="0"/>
        <w:autoSpaceDE w:val="0"/>
        <w:autoSpaceDN w:val="0"/>
        <w:adjustRightInd w:val="0"/>
        <w:spacing w:after="0" w:line="200" w:lineRule="exact"/>
        <w:ind w:left="630"/>
        <w:jc w:val="both"/>
        <w:rPr>
          <w:rFonts w:ascii="Times New Roman" w:eastAsia="Arial Unicode MS" w:hAnsi="Times New Roman"/>
          <w:sz w:val="20"/>
          <w:szCs w:val="20"/>
          <w:highlight w:val="yellow"/>
          <w:lang w:val="en-US"/>
        </w:rPr>
      </w:pPr>
    </w:p>
    <w:p w14:paraId="371AA98F" w14:textId="118EFAF2" w:rsidR="00777E69" w:rsidRPr="00C07597" w:rsidRDefault="00777E69" w:rsidP="00777E69">
      <w:pPr>
        <w:widowControl w:val="0"/>
        <w:autoSpaceDE w:val="0"/>
        <w:autoSpaceDN w:val="0"/>
        <w:adjustRightInd w:val="0"/>
        <w:spacing w:after="0" w:line="200" w:lineRule="exact"/>
        <w:jc w:val="both"/>
        <w:rPr>
          <w:rFonts w:ascii="Times New Roman" w:eastAsia="Arial Unicode MS" w:hAnsi="Times New Roman"/>
          <w:b/>
          <w:bCs/>
          <w:sz w:val="20"/>
          <w:szCs w:val="20"/>
          <w:highlight w:val="yellow"/>
          <w:lang w:val="en-US"/>
        </w:rPr>
      </w:pPr>
    </w:p>
    <w:p w14:paraId="353DDBE6" w14:textId="37FC3E83" w:rsidR="00777E69" w:rsidRPr="00C07597" w:rsidRDefault="00C57026" w:rsidP="00777E69">
      <w:pPr>
        <w:pStyle w:val="ListParagraph"/>
        <w:widowControl w:val="0"/>
        <w:numPr>
          <w:ilvl w:val="0"/>
          <w:numId w:val="4"/>
        </w:numPr>
        <w:autoSpaceDE w:val="0"/>
        <w:autoSpaceDN w:val="0"/>
        <w:adjustRightInd w:val="0"/>
        <w:spacing w:after="0" w:line="200" w:lineRule="exact"/>
        <w:jc w:val="both"/>
        <w:rPr>
          <w:rFonts w:ascii="Times New Roman" w:eastAsia="Arial Unicode MS" w:hAnsi="Times New Roman"/>
          <w:b/>
          <w:bCs/>
          <w:sz w:val="20"/>
          <w:szCs w:val="20"/>
          <w:lang w:val="en-US"/>
        </w:rPr>
      </w:pPr>
      <w:r w:rsidRPr="00C07597">
        <w:rPr>
          <w:rFonts w:ascii="Times New Roman" w:eastAsia="Arial Unicode MS" w:hAnsi="Times New Roman"/>
          <w:b/>
          <w:bCs/>
          <w:sz w:val="20"/>
          <w:szCs w:val="20"/>
          <w:lang w:val="en-US"/>
        </w:rPr>
        <w:t>Pengusaha</w:t>
      </w:r>
      <w:r w:rsidR="00777E69" w:rsidRPr="00C07597">
        <w:rPr>
          <w:rFonts w:ascii="Times New Roman" w:eastAsia="Arial Unicode MS" w:hAnsi="Times New Roman"/>
          <w:b/>
          <w:bCs/>
          <w:sz w:val="20"/>
          <w:szCs w:val="20"/>
          <w:lang w:val="en-US"/>
        </w:rPr>
        <w:t xml:space="preserve"> Menghasilkan Nilai Tambah</w:t>
      </w:r>
    </w:p>
    <w:p w14:paraId="42EB5B19" w14:textId="5A12A6B9" w:rsidR="00777E69" w:rsidRPr="00C07597" w:rsidRDefault="00777E69" w:rsidP="00777E69">
      <w:pPr>
        <w:pStyle w:val="ListParagraph"/>
        <w:widowControl w:val="0"/>
        <w:autoSpaceDE w:val="0"/>
        <w:autoSpaceDN w:val="0"/>
        <w:adjustRightInd w:val="0"/>
        <w:spacing w:after="0" w:line="200" w:lineRule="exact"/>
        <w:jc w:val="both"/>
        <w:rPr>
          <w:rFonts w:ascii="Times New Roman" w:eastAsia="Arial Unicode MS" w:hAnsi="Times New Roman"/>
          <w:b/>
          <w:bCs/>
          <w:sz w:val="20"/>
          <w:szCs w:val="20"/>
          <w:lang w:val="en-US"/>
        </w:rPr>
      </w:pPr>
    </w:p>
    <w:p w14:paraId="0BC08CEB" w14:textId="77777777" w:rsidR="00773D3B" w:rsidRPr="00C07597" w:rsidRDefault="00773D3B" w:rsidP="00773D3B">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Wirausaha menurut Kamus Besar Bahasa Indonesia adalah mereka yang memiliki “kecerdasan atau keterampilan” untuk menghasilkan barang baru, teknik manufaktur baru, pendirian pabrik baru untuk mendapatkan produk baru, strategi manajemen baru untuk modal kerjanya, dan pasar baru untuk menjual produk mereka ke. “Pengusaha adalah pejuang kemajuan yang berkomitmen pada masyarakat melalui pendidikan dan bertekad untuk menggunakan keterampilan mereka sendiri untuk berkontribusi dalam memenuhi kebutuhan masyarakat yang sedang berkembang dan memperluas kesempatan kerja untuk memenuhi peluang,” demikian definisi dari hasil Lokakarya Pendidikan Sistem dan Pembangunan di Indonesia pada tahun 1978.</w:t>
      </w:r>
    </w:p>
    <w:p w14:paraId="74EAC8CB" w14:textId="77777777" w:rsidR="00773D3B" w:rsidRPr="00C07597" w:rsidRDefault="00773D3B" w:rsidP="00773D3B">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56EA4D5F" w14:textId="6E260124" w:rsidR="00F26277" w:rsidRPr="00C07597" w:rsidRDefault="00773D3B" w:rsidP="00773D3B">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Mesin pertumbuhan ekonomi adalah inovasi dan perusahaan. Tujuan sebagian besar pengusaha adalah menghasilkan produk atau layanan yang akan dijual. Kemampuan untuk membayar staf merupakan keuntungan yang signifikan bagi pengusaha. Dengan cara ini, pekerja dapat memenuhi kebutuhan orang yang dicintainya dengan mendapatkan gaji dan menggunakan uang itu untuk kebutuhan mereka</w:t>
      </w:r>
      <w:r w:rsidR="006F2B8F" w:rsidRPr="00C07597">
        <w:rPr>
          <w:rFonts w:ascii="Times New Roman" w:eastAsia="Arial Unicode MS" w:hAnsi="Times New Roman"/>
          <w:sz w:val="20"/>
          <w:szCs w:val="20"/>
          <w:lang w:val="en-US"/>
        </w:rPr>
        <w:t>.</w:t>
      </w:r>
    </w:p>
    <w:p w14:paraId="0906B6E2" w14:textId="61A2B6EB"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3A5045C4" w14:textId="3491355D"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41B8FD5D" w14:textId="70DCA4AF"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5BA6CDDA" w14:textId="2933FCD6"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4A777303" w14:textId="638408B0"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5B4E3688" w14:textId="628EDD24"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1DC690D6" w14:textId="65AF24A7"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0B1DFC61" w14:textId="1867C352"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5FBCEF76" w14:textId="6E3B776D"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7A619092" w14:textId="0BF43A89"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3376593C" w14:textId="5E4A26DD"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5DC1E4D8" w14:textId="72751645"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10E4532D" w14:textId="22578D70"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13D9BBFC" w14:textId="230D722A"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55E170E6" w14:textId="44B517DF"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7261AA90" w14:textId="27D94D60"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567A277A" w14:textId="274957BA"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43B73D55" w14:textId="77777777" w:rsidR="006F2B8F" w:rsidRPr="00C07597" w:rsidRDefault="006F2B8F" w:rsidP="006F2B8F">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5AE8B242" w14:textId="2C0B8544" w:rsidR="00F26277" w:rsidRPr="00C07597" w:rsidRDefault="00F26277" w:rsidP="00F26277">
      <w:pPr>
        <w:pStyle w:val="ListParagraph"/>
        <w:widowControl w:val="0"/>
        <w:autoSpaceDE w:val="0"/>
        <w:autoSpaceDN w:val="0"/>
        <w:adjustRightInd w:val="0"/>
        <w:spacing w:after="0" w:line="200" w:lineRule="exact"/>
        <w:jc w:val="both"/>
        <w:rPr>
          <w:rFonts w:ascii="Times New Roman" w:eastAsia="Arial Unicode MS" w:hAnsi="Times New Roman"/>
          <w:sz w:val="20"/>
          <w:szCs w:val="20"/>
          <w:lang w:val="en-US"/>
        </w:rPr>
      </w:pPr>
    </w:p>
    <w:p w14:paraId="51043BC6" w14:textId="7BCC27C6" w:rsidR="00F26277" w:rsidRPr="00C07597" w:rsidRDefault="00F26277" w:rsidP="00F26277">
      <w:pPr>
        <w:pStyle w:val="ListParagraph"/>
        <w:widowControl w:val="0"/>
        <w:numPr>
          <w:ilvl w:val="0"/>
          <w:numId w:val="4"/>
        </w:numPr>
        <w:autoSpaceDE w:val="0"/>
        <w:autoSpaceDN w:val="0"/>
        <w:adjustRightInd w:val="0"/>
        <w:spacing w:after="0" w:line="200" w:lineRule="exact"/>
        <w:jc w:val="both"/>
        <w:rPr>
          <w:rFonts w:ascii="Times New Roman" w:eastAsia="Arial Unicode MS" w:hAnsi="Times New Roman"/>
          <w:b/>
          <w:bCs/>
          <w:sz w:val="20"/>
          <w:szCs w:val="20"/>
          <w:lang w:val="en-US"/>
        </w:rPr>
      </w:pPr>
      <w:r w:rsidRPr="00C07597">
        <w:rPr>
          <w:rFonts w:ascii="Times New Roman" w:eastAsia="Arial Unicode MS" w:hAnsi="Times New Roman"/>
          <w:b/>
          <w:bCs/>
          <w:sz w:val="20"/>
          <w:szCs w:val="20"/>
          <w:lang w:val="en-US"/>
        </w:rPr>
        <w:t>Wira Usahawan Dapat Mewujudkan Keinginan Banyak Orang Untuk Maju</w:t>
      </w:r>
    </w:p>
    <w:p w14:paraId="621EDDCD" w14:textId="552FD983" w:rsidR="00F26277" w:rsidRPr="00C07597" w:rsidRDefault="00F26277" w:rsidP="00F26277">
      <w:pPr>
        <w:pStyle w:val="ListParagraph"/>
        <w:widowControl w:val="0"/>
        <w:autoSpaceDE w:val="0"/>
        <w:autoSpaceDN w:val="0"/>
        <w:adjustRightInd w:val="0"/>
        <w:spacing w:after="0" w:line="200" w:lineRule="exact"/>
        <w:jc w:val="both"/>
        <w:rPr>
          <w:rFonts w:ascii="Times New Roman" w:eastAsia="Arial Unicode MS" w:hAnsi="Times New Roman"/>
          <w:b/>
          <w:bCs/>
          <w:sz w:val="20"/>
          <w:szCs w:val="20"/>
          <w:lang w:val="en-US"/>
        </w:rPr>
      </w:pPr>
    </w:p>
    <w:p w14:paraId="74422A5A" w14:textId="77777777" w:rsidR="00773D3B" w:rsidRPr="00C07597" w:rsidRDefault="00773D3B" w:rsidP="00773D3B">
      <w:pPr>
        <w:widowControl w:val="0"/>
        <w:autoSpaceDE w:val="0"/>
        <w:autoSpaceDN w:val="0"/>
        <w:adjustRightInd w:val="0"/>
        <w:spacing w:after="0" w:line="200" w:lineRule="exact"/>
        <w:ind w:left="720"/>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Pengusaha menciptakan lapangan kerja, jadi mereka bukan pencari kerja. Memang benar bahwa ada lebih banyak posisi terbuka daripada kandidat yang memenuhi syarat di Indonesia, pasar tenaga kerja negara ini tidak terlalu kompetitif. Sudah ada lebih dari 200.000 lulusan perguruan tinggi baru setiap tahunnya, dan jumlah itu diperkirakan akan terus meningkat. Lulusan perguruan tinggi tidak boleh dilihat sebagai karyawan, melainkan sebagai seseorang yang dapat membantu memecahkan masalah dengan menciptakan setidaknya beberapa prospek pekerjaan untuk diri mereka sendiri.</w:t>
      </w:r>
    </w:p>
    <w:p w14:paraId="295FA5F3" w14:textId="77777777" w:rsidR="00773D3B" w:rsidRPr="00C07597" w:rsidRDefault="00773D3B" w:rsidP="00773D3B">
      <w:pPr>
        <w:widowControl w:val="0"/>
        <w:autoSpaceDE w:val="0"/>
        <w:autoSpaceDN w:val="0"/>
        <w:adjustRightInd w:val="0"/>
        <w:spacing w:after="0" w:line="200" w:lineRule="exact"/>
        <w:ind w:left="720"/>
        <w:jc w:val="both"/>
        <w:rPr>
          <w:rFonts w:ascii="Times New Roman" w:eastAsia="Arial Unicode MS" w:hAnsi="Times New Roman"/>
          <w:sz w:val="20"/>
          <w:szCs w:val="20"/>
          <w:lang w:val="en-US"/>
        </w:rPr>
      </w:pPr>
    </w:p>
    <w:p w14:paraId="556E1A71" w14:textId="77777777" w:rsidR="00773D3B" w:rsidRPr="00C07597" w:rsidRDefault="00773D3B" w:rsidP="00773D3B">
      <w:pPr>
        <w:widowControl w:val="0"/>
        <w:autoSpaceDE w:val="0"/>
        <w:autoSpaceDN w:val="0"/>
        <w:adjustRightInd w:val="0"/>
        <w:spacing w:after="0" w:line="200" w:lineRule="exact"/>
        <w:ind w:left="720"/>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Pengusaha melayani peran masyarakat yang penting yang berkontribusi pada pembangunan bangsa. Kontribusi pengusaha pada sektor pendidikan, budaya, kesehatan, dan lainnya dapat membantu negara secara keseluruhan. Banyak orang sekarang mengidentifikasi diri mereka sebagai wirausahawan sosial. Wirausahawan sosial adalah seseorang yang, dengan menggunakan kemampuan bisnisnya, membantu meringankan masalah sosial seperti yang berkaitan dengan pendidikan, kesehatan, pengangguran, dan lain-lain.</w:t>
      </w:r>
    </w:p>
    <w:p w14:paraId="7BF93F9B" w14:textId="77777777" w:rsidR="00773D3B" w:rsidRPr="00C07597" w:rsidRDefault="00773D3B" w:rsidP="00773D3B">
      <w:pPr>
        <w:widowControl w:val="0"/>
        <w:autoSpaceDE w:val="0"/>
        <w:autoSpaceDN w:val="0"/>
        <w:adjustRightInd w:val="0"/>
        <w:spacing w:after="0" w:line="200" w:lineRule="exact"/>
        <w:ind w:left="720"/>
        <w:jc w:val="both"/>
        <w:rPr>
          <w:rFonts w:ascii="Times New Roman" w:eastAsia="Arial Unicode MS" w:hAnsi="Times New Roman"/>
          <w:sz w:val="20"/>
          <w:szCs w:val="20"/>
          <w:lang w:val="en-US"/>
        </w:rPr>
      </w:pPr>
    </w:p>
    <w:p w14:paraId="3B20C018" w14:textId="240A265B" w:rsidR="00097762" w:rsidRPr="00C07597" w:rsidRDefault="00773D3B" w:rsidP="00773D3B">
      <w:pPr>
        <w:widowControl w:val="0"/>
        <w:autoSpaceDE w:val="0"/>
        <w:autoSpaceDN w:val="0"/>
        <w:adjustRightInd w:val="0"/>
        <w:spacing w:after="0" w:line="200" w:lineRule="exact"/>
        <w:ind w:left="720"/>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Muhammad Yunus, seorang bankir dari Bangladesh, adalah contoh wirausaha sosial dunia yang telah membantu mengentaskan kemiskinan dan memberdayakan banyak orang melalui Grammen Bank-nya. sebagai sarana untuk mengatasi masalah masyarakat yang sedang berlangsung</w:t>
      </w:r>
      <w:r w:rsidR="00097762" w:rsidRPr="00C07597">
        <w:rPr>
          <w:rFonts w:ascii="Times New Roman" w:eastAsia="Arial Unicode MS" w:hAnsi="Times New Roman"/>
          <w:sz w:val="20"/>
          <w:szCs w:val="20"/>
          <w:lang w:val="en-US"/>
        </w:rPr>
        <w:t>.</w:t>
      </w:r>
    </w:p>
    <w:p w14:paraId="556267AA" w14:textId="313D5609" w:rsidR="006C494F" w:rsidRPr="00C07597" w:rsidRDefault="006C494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191A5756" w14:textId="22953D55" w:rsidR="00E70189" w:rsidRPr="00C07597" w:rsidRDefault="00E70189"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525EBD78" w14:textId="17978B66" w:rsidR="00E70189" w:rsidRPr="00C07597" w:rsidRDefault="00E70189"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BCB83A0" w14:textId="77777777" w:rsidR="00E70189" w:rsidRPr="00C07597" w:rsidRDefault="00E70189"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32DD97AD" w14:textId="4E16FDD5" w:rsidR="006C494F" w:rsidRPr="00C07597" w:rsidRDefault="00E70189" w:rsidP="00E70189">
      <w:pPr>
        <w:pStyle w:val="ListParagraph"/>
        <w:widowControl w:val="0"/>
        <w:numPr>
          <w:ilvl w:val="0"/>
          <w:numId w:val="7"/>
        </w:numPr>
        <w:autoSpaceDE w:val="0"/>
        <w:autoSpaceDN w:val="0"/>
        <w:adjustRightInd w:val="0"/>
        <w:spacing w:after="0" w:line="200" w:lineRule="exact"/>
        <w:ind w:left="284" w:hanging="295"/>
        <w:rPr>
          <w:rFonts w:ascii="Times New Roman" w:eastAsia="Arial Unicode MS" w:hAnsi="Times New Roman"/>
          <w:b/>
          <w:bCs/>
          <w:sz w:val="20"/>
          <w:szCs w:val="20"/>
          <w:lang w:val="en-US"/>
        </w:rPr>
      </w:pPr>
      <w:r w:rsidRPr="00C07597">
        <w:rPr>
          <w:rFonts w:ascii="Times New Roman" w:eastAsia="Arial Unicode MS" w:hAnsi="Times New Roman"/>
          <w:b/>
          <w:bCs/>
          <w:sz w:val="20"/>
          <w:szCs w:val="20"/>
          <w:lang w:val="en-US"/>
        </w:rPr>
        <w:t>Kesimpulan</w:t>
      </w:r>
    </w:p>
    <w:p w14:paraId="76D923A0" w14:textId="77777777" w:rsidR="00E70189" w:rsidRPr="00C07597" w:rsidRDefault="00E70189" w:rsidP="006A4096">
      <w:pPr>
        <w:widowControl w:val="0"/>
        <w:autoSpaceDE w:val="0"/>
        <w:autoSpaceDN w:val="0"/>
        <w:adjustRightInd w:val="0"/>
        <w:spacing w:after="0" w:line="200" w:lineRule="exact"/>
        <w:rPr>
          <w:rFonts w:ascii="Times New Roman" w:eastAsia="Arial Unicode MS" w:hAnsi="Times New Roman"/>
          <w:b/>
          <w:bCs/>
          <w:sz w:val="20"/>
          <w:szCs w:val="20"/>
          <w:lang w:val="en-US"/>
        </w:rPr>
      </w:pPr>
    </w:p>
    <w:p w14:paraId="2103FAA6" w14:textId="3B3EA321" w:rsidR="006A4096" w:rsidRPr="00C07597" w:rsidRDefault="00773D3B" w:rsidP="00CC0C61">
      <w:pPr>
        <w:widowControl w:val="0"/>
        <w:autoSpaceDE w:val="0"/>
        <w:autoSpaceDN w:val="0"/>
        <w:adjustRightInd w:val="0"/>
        <w:spacing w:after="0" w:line="200" w:lineRule="exact"/>
        <w:ind w:left="284"/>
        <w:jc w:val="both"/>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Universitas perlu menganggap serius tujuan kampus kewirausahaan jika mereka ingin membina generasi penerus pemilik bisnis yang sukses. Berfokus pada perguruan tinggi untuk menciptakan wirausahawan muda sukses yang dapat mengintegrasikan konsep kewirausahaan dan konsep teknologi untuk meningkatkan potensi pengembangan bisnis mereka diperlukan mengingat banyaknya program kewirausahaan yang berhasil diinisiasi dan dilaksanakan oleh berbagai perguruan tinggi, khususnya di Indonesia.</w:t>
      </w:r>
      <w:r w:rsidR="006A4096" w:rsidRPr="00C07597">
        <w:rPr>
          <w:rFonts w:ascii="Times New Roman" w:eastAsia="Arial Unicode MS" w:hAnsi="Times New Roman"/>
          <w:sz w:val="20"/>
          <w:szCs w:val="20"/>
          <w:lang w:val="en-US"/>
        </w:rPr>
        <w:fldChar w:fldCharType="begin" w:fldLock="1"/>
      </w:r>
      <w:r w:rsidR="006A4096" w:rsidRPr="00C07597">
        <w:rPr>
          <w:rFonts w:ascii="Times New Roman" w:eastAsia="Arial Unicode MS" w:hAnsi="Times New Roman"/>
          <w:sz w:val="20"/>
          <w:szCs w:val="20"/>
          <w:lang w:val="en-US"/>
        </w:rPr>
        <w:instrText>ADDIN CSL_CITATION {"citationItems":[{"id":"ITEM-1","itemData":{"DOI":"10.21107/edutic.v3i2.2927","ISSN":"2407-4489","abstract":"(Technopreneurship) from the aspect of education perspective. In the description of this study will provide an overview of entrepreneurship by using technology. From all points of view, good motivation, ownership, managerial, labor, and so Technopreneurship be taught through education as world transformation of science to develop entrepreneurship by using base technology as the basis for entrepreneurship. Technopreneurship is the development of the concept of entrepreneurship. The world of education is obliged to print generation - a generation that has the independence, including economic independence. School, campus media also other informal education not only serves to share knowledge with the theory - the theory and skills to practice - practice. Education can function also as a medium of information to increase the understanding and interests of their students in the entrepreneurial world. Communicating the importance of technology in the development of the entrepreneurial challenge in the world of education. This study is expected to be a reference in the development of entrepreneurship education. This paper is a conceptual paper sourced from secondary data derived from publications related theme paper and aims to illustrate the importance of introducing technoprenuership through the world","author":[{"dropping-particle":"","family":"Marti’ah","given":"Siti","non-dropping-particle":"","parse-names":false,"suffix":""}],"container-title":"Edutic - Scientific Journal of Informatics Education","id":"ITEM-1","issue":"2","issued":{"date-parts":[["2017"]]},"page":"75-82","title":"Kewirausahaan Berbasis Teknologi (Technopreneurship) dalam Perspektif Ilmu Pendidikan","type":"article-journal","volume":"3"},"uris":["http://www.mendeley.com/documents/?uuid=667e4916-12a0-4e51-b84d-2bc88f38e86e"]}],"mendeley":{"formattedCitation":"[4]","plainTextFormattedCitation":"[4]"},"properties":{"noteIndex":0},"schema":"https://github.com/citation-style-language/schema/raw/master/csl-citation.json"}</w:instrText>
      </w:r>
      <w:r w:rsidR="006A4096" w:rsidRPr="00C07597">
        <w:rPr>
          <w:rFonts w:ascii="Times New Roman" w:eastAsia="Arial Unicode MS" w:hAnsi="Times New Roman"/>
          <w:sz w:val="20"/>
          <w:szCs w:val="20"/>
          <w:lang w:val="en-US"/>
        </w:rPr>
        <w:fldChar w:fldCharType="separate"/>
      </w:r>
      <w:r w:rsidR="006A4096" w:rsidRPr="00C07597">
        <w:rPr>
          <w:rFonts w:ascii="Times New Roman" w:eastAsia="Arial Unicode MS" w:hAnsi="Times New Roman"/>
          <w:noProof/>
          <w:sz w:val="20"/>
          <w:szCs w:val="20"/>
          <w:lang w:val="en-US"/>
        </w:rPr>
        <w:t>[4]</w:t>
      </w:r>
      <w:r w:rsidR="006A4096" w:rsidRPr="00C07597">
        <w:rPr>
          <w:rFonts w:ascii="Times New Roman" w:eastAsia="Arial Unicode MS" w:hAnsi="Times New Roman"/>
          <w:sz w:val="20"/>
          <w:szCs w:val="20"/>
          <w:lang w:val="en-US"/>
        </w:rPr>
        <w:fldChar w:fldCharType="end"/>
      </w:r>
    </w:p>
    <w:p w14:paraId="1C54A03C" w14:textId="77777777" w:rsidR="006A4096" w:rsidRPr="00C07597" w:rsidRDefault="006A4096" w:rsidP="006A4096">
      <w:pPr>
        <w:widowControl w:val="0"/>
        <w:autoSpaceDE w:val="0"/>
        <w:autoSpaceDN w:val="0"/>
        <w:adjustRightInd w:val="0"/>
        <w:spacing w:after="0" w:line="200" w:lineRule="exact"/>
        <w:ind w:left="284" w:firstLine="436"/>
        <w:jc w:val="both"/>
        <w:rPr>
          <w:rFonts w:ascii="Times New Roman" w:eastAsia="Arial Unicode MS" w:hAnsi="Times New Roman"/>
          <w:sz w:val="20"/>
          <w:szCs w:val="20"/>
          <w:lang w:val="en-US"/>
        </w:rPr>
      </w:pPr>
    </w:p>
    <w:p w14:paraId="294AD2BF" w14:textId="0ED55845" w:rsidR="006A4096" w:rsidRPr="00C07597" w:rsidRDefault="00773D3B" w:rsidP="006A4096">
      <w:pPr>
        <w:widowControl w:val="0"/>
        <w:autoSpaceDE w:val="0"/>
        <w:autoSpaceDN w:val="0"/>
        <w:adjustRightInd w:val="0"/>
        <w:spacing w:after="0" w:line="200" w:lineRule="exact"/>
        <w:ind w:left="284"/>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 xml:space="preserve">Pembentukan organisasi koordinasi pembangunan usaha nasional sangat penting untuk mendorong kewirausahaan nasional yang lebih efisien karena akan menjaga sifat saling melengkapi dan bersatu dari semua elemen bangsa dan menimbulkan rasa tujuan nasional yang lebih jelas. Bidang pendidikan, teknologi, dan seni harus bekerja bersama-sama </w:t>
      </w:r>
      <w:r w:rsidR="00C07597">
        <w:rPr>
          <w:rFonts w:ascii="Times New Roman" w:eastAsia="Arial Unicode MS" w:hAnsi="Times New Roman"/>
          <w:sz w:val="20"/>
          <w:szCs w:val="20"/>
          <w:lang w:val="en-US"/>
        </w:rPr>
        <w:t xml:space="preserve">dengan memperhatikan </w:t>
      </w:r>
      <w:r w:rsidRPr="00C07597">
        <w:rPr>
          <w:rFonts w:ascii="Times New Roman" w:eastAsia="Arial Unicode MS" w:hAnsi="Times New Roman"/>
          <w:sz w:val="20"/>
          <w:szCs w:val="20"/>
          <w:lang w:val="en-US"/>
        </w:rPr>
        <w:t>hasil te</w:t>
      </w:r>
      <w:r w:rsidR="00C07597">
        <w:rPr>
          <w:rFonts w:ascii="Times New Roman" w:eastAsia="Arial Unicode MS" w:hAnsi="Times New Roman"/>
          <w:sz w:val="20"/>
          <w:szCs w:val="20"/>
          <w:lang w:val="en-US"/>
        </w:rPr>
        <w:t>chno-enterpreneurship.</w:t>
      </w:r>
    </w:p>
    <w:p w14:paraId="7A3EA3AF" w14:textId="501A5833"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1DB67E76" w14:textId="7D1E37DA"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0B518EE0" w14:textId="52E2D169"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62887F29" w14:textId="298335D1"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9B45850" w14:textId="06ACB02F"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9EFBA9D" w14:textId="6CD6F412"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0D5E4AFB" w14:textId="756F3D25"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4789BCF6" w14:textId="0A230169"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7BF9DD07" w14:textId="3BA1451D"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34E52ED8" w14:textId="5742EEFB"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3DD6FD35" w14:textId="7BBCB4EA"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11756CF9" w14:textId="60E23897"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61A1D22B" w14:textId="1808A93E"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1F517F66" w14:textId="149137A9"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2110C70" w14:textId="0316E774"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0B9FA8D" w14:textId="19CDA98D"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01EE44CB" w14:textId="2CD1C68F"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06BB393E" w14:textId="578FA91C"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3D5769BE" w14:textId="5D807E4E"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57A5FD6" w14:textId="62BB64FD"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4A1E2C5B" w14:textId="02986EDC"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CE1B28F" w14:textId="698BDA1C"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353B63ED" w14:textId="42754953"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88AC0E8" w14:textId="6E175042"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0F6ED4DD" w14:textId="29E8D085"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63943490" w14:textId="47B165A2"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7B94D236" w14:textId="17516412"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878C328" w14:textId="3BE3AD59"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287E04AD" w14:textId="0586366B"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08E26AFC" w14:textId="712EFD4A"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32B8057B" w14:textId="58B7146D"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02978426" w14:textId="09B56486"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0EDE1D6F" w14:textId="7A1BF0FF"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1CF954BF" w14:textId="2434E70D"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1C909206" w14:textId="713EC1C6"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0F9CC1B8" w14:textId="0BC05BD5"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6D8F9F64" w14:textId="39E2B531"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494DE800" w14:textId="4CCA219D" w:rsidR="00546ECF" w:rsidRPr="00C07597" w:rsidRDefault="00546EC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5873A441" w14:textId="677147D9" w:rsidR="00CC0C61" w:rsidRPr="00C07597" w:rsidRDefault="00CC0C61"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7FDE41CB" w14:textId="0C8F1384" w:rsidR="00CC0C61" w:rsidRPr="00C07597" w:rsidRDefault="00CC0C61"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67EC71B6" w14:textId="77777777" w:rsidR="00CC0C61" w:rsidRPr="00C07597" w:rsidRDefault="00CC0C61"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0753D340" w14:textId="554113D2" w:rsidR="002959BD" w:rsidRPr="00C07597" w:rsidRDefault="002959BD" w:rsidP="006C494F">
      <w:pPr>
        <w:widowControl w:val="0"/>
        <w:autoSpaceDE w:val="0"/>
        <w:autoSpaceDN w:val="0"/>
        <w:adjustRightInd w:val="0"/>
        <w:spacing w:after="0" w:line="200" w:lineRule="exact"/>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t>DAFTAR PUSTAKA</w:t>
      </w:r>
    </w:p>
    <w:p w14:paraId="3CA23336" w14:textId="359362E1" w:rsidR="002959BD" w:rsidRPr="00C07597" w:rsidRDefault="002959BD"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578136F7" w14:textId="5CBB15E6" w:rsidR="006A4096" w:rsidRPr="00C07597" w:rsidRDefault="002959BD" w:rsidP="006A4096">
      <w:pPr>
        <w:widowControl w:val="0"/>
        <w:autoSpaceDE w:val="0"/>
        <w:autoSpaceDN w:val="0"/>
        <w:adjustRightInd w:val="0"/>
        <w:spacing w:after="0" w:line="240" w:lineRule="exact"/>
        <w:ind w:left="640" w:hanging="640"/>
        <w:rPr>
          <w:rFonts w:ascii="Times New Roman" w:hAnsi="Times New Roman"/>
          <w:noProof/>
          <w:sz w:val="20"/>
          <w:szCs w:val="24"/>
        </w:rPr>
      </w:pPr>
      <w:r w:rsidRPr="00C07597">
        <w:rPr>
          <w:rFonts w:ascii="Times New Roman" w:eastAsia="Arial Unicode MS" w:hAnsi="Times New Roman"/>
          <w:sz w:val="20"/>
          <w:szCs w:val="20"/>
          <w:lang w:val="en-US"/>
        </w:rPr>
        <w:fldChar w:fldCharType="begin" w:fldLock="1"/>
      </w:r>
      <w:r w:rsidRPr="00C07597">
        <w:rPr>
          <w:rFonts w:ascii="Times New Roman" w:eastAsia="Arial Unicode MS" w:hAnsi="Times New Roman"/>
          <w:sz w:val="20"/>
          <w:szCs w:val="20"/>
          <w:lang w:val="en-US"/>
        </w:rPr>
        <w:instrText xml:space="preserve">ADDIN Mendeley Bibliography CSL_BIBLIOGRAPHY </w:instrText>
      </w:r>
      <w:r w:rsidRPr="00C07597">
        <w:rPr>
          <w:rFonts w:ascii="Times New Roman" w:eastAsia="Arial Unicode MS" w:hAnsi="Times New Roman"/>
          <w:sz w:val="20"/>
          <w:szCs w:val="20"/>
          <w:lang w:val="en-US"/>
        </w:rPr>
        <w:fldChar w:fldCharType="separate"/>
      </w:r>
      <w:r w:rsidR="006A4096" w:rsidRPr="00C07597">
        <w:rPr>
          <w:rFonts w:ascii="Times New Roman" w:hAnsi="Times New Roman"/>
          <w:noProof/>
          <w:sz w:val="20"/>
          <w:szCs w:val="24"/>
        </w:rPr>
        <w:t>[1]</w:t>
      </w:r>
      <w:r w:rsidR="006A4096" w:rsidRPr="00C07597">
        <w:rPr>
          <w:rFonts w:ascii="Times New Roman" w:hAnsi="Times New Roman"/>
          <w:noProof/>
          <w:sz w:val="20"/>
          <w:szCs w:val="24"/>
        </w:rPr>
        <w:tab/>
        <w:t xml:space="preserve">B. Berlin, A. Suharto, and S. Suhendri, “UMKM Pembuatan Makanan Ringan Dan Inovasi Produk Terhadap Penambahan Pendapatan Ekonomi Masyarakat Dikota Tangerang,” </w:t>
      </w:r>
      <w:r w:rsidR="006A4096" w:rsidRPr="00C07597">
        <w:rPr>
          <w:rFonts w:ascii="Times New Roman" w:hAnsi="Times New Roman"/>
          <w:i/>
          <w:iCs/>
          <w:noProof/>
          <w:sz w:val="20"/>
          <w:szCs w:val="24"/>
        </w:rPr>
        <w:t>J. Ekon. Dan Kewirausahaan</w:t>
      </w:r>
      <w:r w:rsidR="006A4096" w:rsidRPr="00C07597">
        <w:rPr>
          <w:rFonts w:ascii="Times New Roman" w:hAnsi="Times New Roman"/>
          <w:noProof/>
          <w:sz w:val="20"/>
          <w:szCs w:val="24"/>
        </w:rPr>
        <w:t>, vol. 22, no. 1, pp. 37–48, 2022, doi: 10.33061/jeku.v22i1.7513.</w:t>
      </w:r>
    </w:p>
    <w:p w14:paraId="13268098" w14:textId="77777777" w:rsidR="006A4096" w:rsidRPr="00C07597" w:rsidRDefault="006A4096" w:rsidP="006A4096">
      <w:pPr>
        <w:widowControl w:val="0"/>
        <w:autoSpaceDE w:val="0"/>
        <w:autoSpaceDN w:val="0"/>
        <w:adjustRightInd w:val="0"/>
        <w:spacing w:after="0" w:line="240" w:lineRule="exact"/>
        <w:ind w:left="640" w:hanging="640"/>
        <w:rPr>
          <w:rFonts w:ascii="Times New Roman" w:hAnsi="Times New Roman"/>
          <w:noProof/>
          <w:sz w:val="20"/>
          <w:szCs w:val="24"/>
        </w:rPr>
      </w:pPr>
      <w:r w:rsidRPr="00C07597">
        <w:rPr>
          <w:rFonts w:ascii="Times New Roman" w:hAnsi="Times New Roman"/>
          <w:noProof/>
          <w:sz w:val="20"/>
          <w:szCs w:val="24"/>
        </w:rPr>
        <w:t>[2]</w:t>
      </w:r>
      <w:r w:rsidRPr="00C07597">
        <w:rPr>
          <w:rFonts w:ascii="Times New Roman" w:hAnsi="Times New Roman"/>
          <w:noProof/>
          <w:sz w:val="20"/>
          <w:szCs w:val="24"/>
        </w:rPr>
        <w:tab/>
        <w:t>P. Agung, “Pembinaan Usaha Aneka Snack Di Kampung,” pp. 35–39, 2019.</w:t>
      </w:r>
    </w:p>
    <w:p w14:paraId="471FF90C" w14:textId="77777777" w:rsidR="006A4096" w:rsidRPr="00C07597" w:rsidRDefault="006A4096" w:rsidP="006A4096">
      <w:pPr>
        <w:widowControl w:val="0"/>
        <w:autoSpaceDE w:val="0"/>
        <w:autoSpaceDN w:val="0"/>
        <w:adjustRightInd w:val="0"/>
        <w:spacing w:after="0" w:line="240" w:lineRule="exact"/>
        <w:ind w:left="640" w:hanging="640"/>
        <w:rPr>
          <w:rFonts w:ascii="Times New Roman" w:hAnsi="Times New Roman"/>
          <w:noProof/>
          <w:sz w:val="20"/>
          <w:szCs w:val="24"/>
        </w:rPr>
      </w:pPr>
      <w:r w:rsidRPr="00C07597">
        <w:rPr>
          <w:rFonts w:ascii="Times New Roman" w:hAnsi="Times New Roman"/>
          <w:noProof/>
          <w:sz w:val="20"/>
          <w:szCs w:val="24"/>
        </w:rPr>
        <w:t>[3]</w:t>
      </w:r>
      <w:r w:rsidRPr="00C07597">
        <w:rPr>
          <w:rFonts w:ascii="Times New Roman" w:hAnsi="Times New Roman"/>
          <w:noProof/>
          <w:sz w:val="20"/>
          <w:szCs w:val="24"/>
        </w:rPr>
        <w:tab/>
        <w:t>Jamaaluddin, “Buku Ajar Kewirausahaan dengan No ISBN. 978-602-5914-55-3,” vol. 162, p. 153, 2017.</w:t>
      </w:r>
    </w:p>
    <w:p w14:paraId="30A2132F" w14:textId="77777777" w:rsidR="006A4096" w:rsidRPr="00C07597" w:rsidRDefault="006A4096" w:rsidP="006A4096">
      <w:pPr>
        <w:widowControl w:val="0"/>
        <w:autoSpaceDE w:val="0"/>
        <w:autoSpaceDN w:val="0"/>
        <w:adjustRightInd w:val="0"/>
        <w:spacing w:after="0" w:line="240" w:lineRule="exact"/>
        <w:ind w:left="640" w:hanging="640"/>
        <w:rPr>
          <w:rFonts w:ascii="Times New Roman" w:hAnsi="Times New Roman"/>
          <w:noProof/>
          <w:sz w:val="20"/>
        </w:rPr>
      </w:pPr>
      <w:r w:rsidRPr="00C07597">
        <w:rPr>
          <w:rFonts w:ascii="Times New Roman" w:hAnsi="Times New Roman"/>
          <w:noProof/>
          <w:sz w:val="20"/>
          <w:szCs w:val="24"/>
        </w:rPr>
        <w:t>[4]</w:t>
      </w:r>
      <w:r w:rsidRPr="00C07597">
        <w:rPr>
          <w:rFonts w:ascii="Times New Roman" w:hAnsi="Times New Roman"/>
          <w:noProof/>
          <w:sz w:val="20"/>
          <w:szCs w:val="24"/>
        </w:rPr>
        <w:tab/>
        <w:t xml:space="preserve">S. Marti’ah, “Kewirausahaan Berbasis Teknologi (Technopreneurship) dalam Perspektif Ilmu Pendidikan,” </w:t>
      </w:r>
      <w:r w:rsidRPr="00C07597">
        <w:rPr>
          <w:rFonts w:ascii="Times New Roman" w:hAnsi="Times New Roman"/>
          <w:i/>
          <w:iCs/>
          <w:noProof/>
          <w:sz w:val="20"/>
          <w:szCs w:val="24"/>
        </w:rPr>
        <w:t>Edutic - Sci. J. Informatics Educ.</w:t>
      </w:r>
      <w:r w:rsidRPr="00C07597">
        <w:rPr>
          <w:rFonts w:ascii="Times New Roman" w:hAnsi="Times New Roman"/>
          <w:noProof/>
          <w:sz w:val="20"/>
          <w:szCs w:val="24"/>
        </w:rPr>
        <w:t>, vol. 3, no. 2, pp. 75–82, 2017, doi: 10.21107/edutic.v3i2.2927.</w:t>
      </w:r>
    </w:p>
    <w:p w14:paraId="7245176B" w14:textId="20FD4050" w:rsidR="002959BD" w:rsidRPr="00C07597" w:rsidRDefault="002959BD" w:rsidP="006C494F">
      <w:pPr>
        <w:widowControl w:val="0"/>
        <w:autoSpaceDE w:val="0"/>
        <w:autoSpaceDN w:val="0"/>
        <w:adjustRightInd w:val="0"/>
        <w:spacing w:after="0" w:line="200" w:lineRule="exact"/>
        <w:rPr>
          <w:rFonts w:ascii="Times New Roman" w:eastAsia="Arial Unicode MS" w:hAnsi="Times New Roman"/>
          <w:sz w:val="20"/>
          <w:szCs w:val="20"/>
          <w:lang w:val="en-US"/>
        </w:rPr>
      </w:pPr>
      <w:r w:rsidRPr="00C07597">
        <w:rPr>
          <w:rFonts w:ascii="Times New Roman" w:eastAsia="Arial Unicode MS" w:hAnsi="Times New Roman"/>
          <w:sz w:val="20"/>
          <w:szCs w:val="20"/>
          <w:lang w:val="en-US"/>
        </w:rPr>
        <w:fldChar w:fldCharType="end"/>
      </w:r>
    </w:p>
    <w:p w14:paraId="43A4B69E" w14:textId="20FEAF35" w:rsidR="006C494F" w:rsidRPr="00C07597" w:rsidRDefault="006C494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3AC10E15" w14:textId="1B460429" w:rsidR="006C494F" w:rsidRPr="00C07597" w:rsidRDefault="006C494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681A6C23" w14:textId="58B37359" w:rsidR="006C494F" w:rsidRPr="00C07597" w:rsidRDefault="006C494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775D081A" w14:textId="470CC76E" w:rsidR="006C494F" w:rsidRPr="00C07597" w:rsidRDefault="006C494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504B95B6" w14:textId="77777777" w:rsidR="006C494F" w:rsidRPr="00C07597" w:rsidRDefault="006C494F" w:rsidP="006C494F">
      <w:pPr>
        <w:widowControl w:val="0"/>
        <w:autoSpaceDE w:val="0"/>
        <w:autoSpaceDN w:val="0"/>
        <w:adjustRightInd w:val="0"/>
        <w:spacing w:after="0" w:line="200" w:lineRule="exact"/>
        <w:rPr>
          <w:rFonts w:ascii="Times New Roman" w:eastAsia="Arial Unicode MS" w:hAnsi="Times New Roman"/>
          <w:sz w:val="20"/>
          <w:szCs w:val="20"/>
          <w:lang w:val="en-US"/>
        </w:rPr>
      </w:pPr>
    </w:p>
    <w:p w14:paraId="7D32F09B" w14:textId="2D784E83" w:rsidR="00E23481" w:rsidRPr="00C07597" w:rsidRDefault="002E464F">
      <w:pPr>
        <w:widowControl w:val="0"/>
        <w:autoSpaceDE w:val="0"/>
        <w:autoSpaceDN w:val="0"/>
        <w:adjustRightInd w:val="0"/>
        <w:spacing w:before="39" w:after="0"/>
        <w:ind w:left="1114" w:right="100"/>
        <w:rPr>
          <w:rFonts w:ascii="Times New Roman" w:eastAsia="Arial Unicode MS" w:hAnsi="Times New Roman"/>
          <w:sz w:val="16"/>
          <w:szCs w:val="16"/>
        </w:rPr>
      </w:pPr>
      <w:r w:rsidRPr="00C07597">
        <w:rPr>
          <w:noProof/>
        </w:rPr>
        <mc:AlternateContent>
          <mc:Choice Requires="wpg">
            <w:drawing>
              <wp:anchor distT="0" distB="0" distL="114300" distR="114300" simplePos="0" relativeHeight="251656704" behindDoc="1" locked="0" layoutInCell="0" allowOverlap="1" wp14:anchorId="7A72F814" wp14:editId="058A80B5">
                <wp:simplePos x="0" y="0"/>
                <wp:positionH relativeFrom="page">
                  <wp:posOffset>880745</wp:posOffset>
                </wp:positionH>
                <wp:positionV relativeFrom="paragraph">
                  <wp:posOffset>24765</wp:posOffset>
                </wp:positionV>
                <wp:extent cx="626110" cy="227330"/>
                <wp:effectExtent l="0" t="0" r="0" b="0"/>
                <wp:wrapNone/>
                <wp:docPr id="5"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6110" cy="227330"/>
                          <a:chOff x="1387" y="39"/>
                          <a:chExt cx="986" cy="358"/>
                        </a:xfrm>
                      </wpg:grpSpPr>
                      <wps:wsp>
                        <wps:cNvPr id="6" name="Freeform 18"/>
                        <wps:cNvSpPr>
                          <a:spLocks/>
                        </wps:cNvSpPr>
                        <wps:spPr bwMode="auto">
                          <a:xfrm>
                            <a:off x="1399" y="53"/>
                            <a:ext cx="959" cy="328"/>
                          </a:xfrm>
                          <a:custGeom>
                            <a:avLst/>
                            <a:gdLst>
                              <a:gd name="T0" fmla="*/ 958 w 959"/>
                              <a:gd name="T1" fmla="*/ 327 h 328"/>
                              <a:gd name="T2" fmla="*/ 959 w 959"/>
                              <a:gd name="T3" fmla="*/ 27 h 328"/>
                              <a:gd name="T4" fmla="*/ 959 w 959"/>
                              <a:gd name="T5" fmla="*/ 0 h 328"/>
                              <a:gd name="T6" fmla="*/ 948 w 959"/>
                              <a:gd name="T7" fmla="*/ 1 h 328"/>
                              <a:gd name="T8" fmla="*/ 935 w 959"/>
                              <a:gd name="T9" fmla="*/ 1 h 328"/>
                              <a:gd name="T10" fmla="*/ 23 w 959"/>
                              <a:gd name="T11" fmla="*/ 0 h 328"/>
                              <a:gd name="T12" fmla="*/ 1 w 959"/>
                              <a:gd name="T13" fmla="*/ 0 h 328"/>
                              <a:gd name="T14" fmla="*/ 0 w 959"/>
                              <a:gd name="T15" fmla="*/ 12 h 328"/>
                              <a:gd name="T16" fmla="*/ 0 w 959"/>
                              <a:gd name="T17" fmla="*/ 327 h 328"/>
                              <a:gd name="T18" fmla="*/ 958 w 959"/>
                              <a:gd name="T19" fmla="*/ 327 h 3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59" h="328">
                                <a:moveTo>
                                  <a:pt x="958" y="327"/>
                                </a:moveTo>
                                <a:lnTo>
                                  <a:pt x="959" y="27"/>
                                </a:lnTo>
                                <a:lnTo>
                                  <a:pt x="959" y="0"/>
                                </a:lnTo>
                                <a:lnTo>
                                  <a:pt x="948" y="1"/>
                                </a:lnTo>
                                <a:lnTo>
                                  <a:pt x="935" y="1"/>
                                </a:lnTo>
                                <a:lnTo>
                                  <a:pt x="23" y="0"/>
                                </a:lnTo>
                                <a:lnTo>
                                  <a:pt x="1" y="0"/>
                                </a:lnTo>
                                <a:lnTo>
                                  <a:pt x="0" y="12"/>
                                </a:lnTo>
                                <a:lnTo>
                                  <a:pt x="0" y="327"/>
                                </a:lnTo>
                                <a:lnTo>
                                  <a:pt x="958" y="327"/>
                                </a:lnTo>
                                <a:close/>
                              </a:path>
                            </a:pathLst>
                          </a:custGeom>
                          <a:solidFill>
                            <a:srgbClr val="AEAEA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7" name="Group 19"/>
                        <wpg:cNvGrpSpPr>
                          <a:grpSpLocks/>
                        </wpg:cNvGrpSpPr>
                        <wpg:grpSpPr bwMode="auto">
                          <a:xfrm>
                            <a:off x="1397" y="49"/>
                            <a:ext cx="966" cy="338"/>
                            <a:chOff x="1397" y="49"/>
                            <a:chExt cx="966" cy="338"/>
                          </a:xfrm>
                        </wpg:grpSpPr>
                        <wps:wsp>
                          <wps:cNvPr id="8" name="Freeform 20"/>
                          <wps:cNvSpPr>
                            <a:spLocks/>
                          </wps:cNvSpPr>
                          <wps:spPr bwMode="auto">
                            <a:xfrm>
                              <a:off x="1397" y="49"/>
                              <a:ext cx="966" cy="338"/>
                            </a:xfrm>
                            <a:custGeom>
                              <a:avLst/>
                              <a:gdLst>
                                <a:gd name="T0" fmla="*/ 4 w 966"/>
                                <a:gd name="T1" fmla="*/ 337 h 338"/>
                                <a:gd name="T2" fmla="*/ 961 w 966"/>
                                <a:gd name="T3" fmla="*/ 337 h 338"/>
                                <a:gd name="T4" fmla="*/ 965 w 966"/>
                                <a:gd name="T5" fmla="*/ 336 h 338"/>
                                <a:gd name="T6" fmla="*/ 965 w 966"/>
                                <a:gd name="T7" fmla="*/ 8 h 338"/>
                                <a:gd name="T8" fmla="*/ 957 w 966"/>
                                <a:gd name="T9" fmla="*/ 0 h 338"/>
                                <a:gd name="T10" fmla="*/ 18 w 966"/>
                                <a:gd name="T11" fmla="*/ 0 h 338"/>
                                <a:gd name="T12" fmla="*/ 12 w 966"/>
                                <a:gd name="T13" fmla="*/ 8 h 338"/>
                                <a:gd name="T14" fmla="*/ 953 w 966"/>
                                <a:gd name="T15" fmla="*/ 8 h 338"/>
                                <a:gd name="T16" fmla="*/ 957 w 966"/>
                                <a:gd name="T17" fmla="*/ 12 h 338"/>
                                <a:gd name="T18" fmla="*/ 957 w 966"/>
                                <a:gd name="T19" fmla="*/ 237 h 338"/>
                                <a:gd name="T20" fmla="*/ 290 w 966"/>
                                <a:gd name="T21" fmla="*/ 237 h 338"/>
                                <a:gd name="T22" fmla="*/ 279 w 966"/>
                                <a:gd name="T23" fmla="*/ 254 h 338"/>
                                <a:gd name="T24" fmla="*/ 266 w 966"/>
                                <a:gd name="T25" fmla="*/ 270 h 338"/>
                                <a:gd name="T26" fmla="*/ 250 w 966"/>
                                <a:gd name="T27" fmla="*/ 283 h 338"/>
                                <a:gd name="T28" fmla="*/ 232 w 966"/>
                                <a:gd name="T29" fmla="*/ 294 h 338"/>
                                <a:gd name="T30" fmla="*/ 213 w 966"/>
                                <a:gd name="T31" fmla="*/ 303 h 338"/>
                                <a:gd name="T32" fmla="*/ 193 w 966"/>
                                <a:gd name="T33" fmla="*/ 308 h 338"/>
                                <a:gd name="T34" fmla="*/ 171 w 966"/>
                                <a:gd name="T35" fmla="*/ 311 h 338"/>
                                <a:gd name="T36" fmla="*/ 165 w 966"/>
                                <a:gd name="T37" fmla="*/ 311 h 338"/>
                                <a:gd name="T38" fmla="*/ 144 w 966"/>
                                <a:gd name="T39" fmla="*/ 309 h 338"/>
                                <a:gd name="T40" fmla="*/ 123 w 966"/>
                                <a:gd name="T41" fmla="*/ 305 h 338"/>
                                <a:gd name="T42" fmla="*/ 103 w 966"/>
                                <a:gd name="T43" fmla="*/ 297 h 338"/>
                                <a:gd name="T44" fmla="*/ 85 w 966"/>
                                <a:gd name="T45" fmla="*/ 286 h 338"/>
                                <a:gd name="T46" fmla="*/ 4 w 966"/>
                                <a:gd name="T47" fmla="*/ 33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66" h="338">
                                  <a:moveTo>
                                    <a:pt x="4" y="337"/>
                                  </a:moveTo>
                                  <a:lnTo>
                                    <a:pt x="961" y="337"/>
                                  </a:lnTo>
                                  <a:lnTo>
                                    <a:pt x="965" y="336"/>
                                  </a:lnTo>
                                  <a:lnTo>
                                    <a:pt x="965" y="8"/>
                                  </a:lnTo>
                                  <a:lnTo>
                                    <a:pt x="957" y="0"/>
                                  </a:lnTo>
                                  <a:lnTo>
                                    <a:pt x="18" y="0"/>
                                  </a:lnTo>
                                  <a:lnTo>
                                    <a:pt x="12" y="8"/>
                                  </a:lnTo>
                                  <a:lnTo>
                                    <a:pt x="953" y="8"/>
                                  </a:lnTo>
                                  <a:lnTo>
                                    <a:pt x="957" y="12"/>
                                  </a:lnTo>
                                  <a:lnTo>
                                    <a:pt x="957" y="237"/>
                                  </a:lnTo>
                                  <a:lnTo>
                                    <a:pt x="290" y="237"/>
                                  </a:lnTo>
                                  <a:lnTo>
                                    <a:pt x="279" y="254"/>
                                  </a:lnTo>
                                  <a:lnTo>
                                    <a:pt x="266" y="270"/>
                                  </a:lnTo>
                                  <a:lnTo>
                                    <a:pt x="250" y="283"/>
                                  </a:lnTo>
                                  <a:lnTo>
                                    <a:pt x="232" y="294"/>
                                  </a:lnTo>
                                  <a:lnTo>
                                    <a:pt x="213" y="303"/>
                                  </a:lnTo>
                                  <a:lnTo>
                                    <a:pt x="193" y="308"/>
                                  </a:lnTo>
                                  <a:lnTo>
                                    <a:pt x="171" y="311"/>
                                  </a:lnTo>
                                  <a:lnTo>
                                    <a:pt x="165" y="311"/>
                                  </a:lnTo>
                                  <a:lnTo>
                                    <a:pt x="144" y="309"/>
                                  </a:lnTo>
                                  <a:lnTo>
                                    <a:pt x="123" y="305"/>
                                  </a:lnTo>
                                  <a:lnTo>
                                    <a:pt x="103" y="297"/>
                                  </a:lnTo>
                                  <a:lnTo>
                                    <a:pt x="85" y="286"/>
                                  </a:lnTo>
                                  <a:lnTo>
                                    <a:pt x="4" y="3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1"/>
                          <wps:cNvSpPr>
                            <a:spLocks/>
                          </wps:cNvSpPr>
                          <wps:spPr bwMode="auto">
                            <a:xfrm>
                              <a:off x="1397" y="49"/>
                              <a:ext cx="966" cy="338"/>
                            </a:xfrm>
                            <a:custGeom>
                              <a:avLst/>
                              <a:gdLst>
                                <a:gd name="T0" fmla="*/ 8 w 966"/>
                                <a:gd name="T1" fmla="*/ 157 h 338"/>
                                <a:gd name="T2" fmla="*/ 8 w 966"/>
                                <a:gd name="T3" fmla="*/ 12 h 338"/>
                                <a:gd name="T4" fmla="*/ 12 w 966"/>
                                <a:gd name="T5" fmla="*/ 8 h 338"/>
                                <a:gd name="T6" fmla="*/ 18 w 966"/>
                                <a:gd name="T7" fmla="*/ 0 h 338"/>
                                <a:gd name="T8" fmla="*/ 8 w 966"/>
                                <a:gd name="T9" fmla="*/ 0 h 338"/>
                                <a:gd name="T10" fmla="*/ 0 w 966"/>
                                <a:gd name="T11" fmla="*/ 8 h 338"/>
                                <a:gd name="T12" fmla="*/ 0 w 966"/>
                                <a:gd name="T13" fmla="*/ 333 h 338"/>
                                <a:gd name="T14" fmla="*/ 1 w 966"/>
                                <a:gd name="T15" fmla="*/ 337 h 338"/>
                                <a:gd name="T16" fmla="*/ 4 w 966"/>
                                <a:gd name="T17" fmla="*/ 337 h 338"/>
                                <a:gd name="T18" fmla="*/ 85 w 966"/>
                                <a:gd name="T19" fmla="*/ 286 h 338"/>
                                <a:gd name="T20" fmla="*/ 69 w 966"/>
                                <a:gd name="T21" fmla="*/ 274 h 338"/>
                                <a:gd name="T22" fmla="*/ 55 w 966"/>
                                <a:gd name="T23" fmla="*/ 259 h 338"/>
                                <a:gd name="T24" fmla="*/ 43 w 966"/>
                                <a:gd name="T25" fmla="*/ 242 h 338"/>
                                <a:gd name="T26" fmla="*/ 40 w 966"/>
                                <a:gd name="T27" fmla="*/ 237 h 338"/>
                                <a:gd name="T28" fmla="*/ 8 w 966"/>
                                <a:gd name="T29" fmla="*/ 237 h 338"/>
                                <a:gd name="T30" fmla="*/ 8 w 966"/>
                                <a:gd name="T31" fmla="*/ 15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6" h="338">
                                  <a:moveTo>
                                    <a:pt x="8" y="157"/>
                                  </a:moveTo>
                                  <a:lnTo>
                                    <a:pt x="8" y="12"/>
                                  </a:lnTo>
                                  <a:lnTo>
                                    <a:pt x="12" y="8"/>
                                  </a:lnTo>
                                  <a:lnTo>
                                    <a:pt x="18" y="0"/>
                                  </a:lnTo>
                                  <a:lnTo>
                                    <a:pt x="8" y="0"/>
                                  </a:lnTo>
                                  <a:lnTo>
                                    <a:pt x="0" y="8"/>
                                  </a:lnTo>
                                  <a:lnTo>
                                    <a:pt x="0" y="333"/>
                                  </a:lnTo>
                                  <a:lnTo>
                                    <a:pt x="1" y="337"/>
                                  </a:lnTo>
                                  <a:lnTo>
                                    <a:pt x="4" y="337"/>
                                  </a:lnTo>
                                  <a:lnTo>
                                    <a:pt x="85" y="286"/>
                                  </a:lnTo>
                                  <a:lnTo>
                                    <a:pt x="69" y="274"/>
                                  </a:lnTo>
                                  <a:lnTo>
                                    <a:pt x="55" y="259"/>
                                  </a:lnTo>
                                  <a:lnTo>
                                    <a:pt x="43" y="242"/>
                                  </a:lnTo>
                                  <a:lnTo>
                                    <a:pt x="40" y="237"/>
                                  </a:lnTo>
                                  <a:lnTo>
                                    <a:pt x="8" y="237"/>
                                  </a:lnTo>
                                  <a:lnTo>
                                    <a:pt x="8" y="1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 name="Group 22"/>
                        <wpg:cNvGrpSpPr>
                          <a:grpSpLocks/>
                        </wpg:cNvGrpSpPr>
                        <wpg:grpSpPr bwMode="auto">
                          <a:xfrm>
                            <a:off x="1966" y="313"/>
                            <a:ext cx="44" cy="53"/>
                            <a:chOff x="1966" y="313"/>
                            <a:chExt cx="44" cy="53"/>
                          </a:xfrm>
                        </wpg:grpSpPr>
                        <wps:wsp>
                          <wps:cNvPr id="11" name="Freeform 23"/>
                          <wps:cNvSpPr>
                            <a:spLocks/>
                          </wps:cNvSpPr>
                          <wps:spPr bwMode="auto">
                            <a:xfrm>
                              <a:off x="1966" y="313"/>
                              <a:ext cx="44" cy="53"/>
                            </a:xfrm>
                            <a:custGeom>
                              <a:avLst/>
                              <a:gdLst>
                                <a:gd name="T0" fmla="*/ 11 w 44"/>
                                <a:gd name="T1" fmla="*/ 9 h 53"/>
                                <a:gd name="T2" fmla="*/ 22 w 44"/>
                                <a:gd name="T3" fmla="*/ 9 h 53"/>
                                <a:gd name="T4" fmla="*/ 25 w 44"/>
                                <a:gd name="T5" fmla="*/ 0 h 53"/>
                                <a:gd name="T6" fmla="*/ 0 w 44"/>
                                <a:gd name="T7" fmla="*/ 0 h 53"/>
                                <a:gd name="T8" fmla="*/ 0 w 44"/>
                                <a:gd name="T9" fmla="*/ 53 h 53"/>
                                <a:gd name="T10" fmla="*/ 11 w 44"/>
                                <a:gd name="T11" fmla="*/ 44 h 53"/>
                                <a:gd name="T12" fmla="*/ 11 w 44"/>
                                <a:gd name="T13" fmla="*/ 9 h 53"/>
                              </a:gdLst>
                              <a:ahLst/>
                              <a:cxnLst>
                                <a:cxn ang="0">
                                  <a:pos x="T0" y="T1"/>
                                </a:cxn>
                                <a:cxn ang="0">
                                  <a:pos x="T2" y="T3"/>
                                </a:cxn>
                                <a:cxn ang="0">
                                  <a:pos x="T4" y="T5"/>
                                </a:cxn>
                                <a:cxn ang="0">
                                  <a:pos x="T6" y="T7"/>
                                </a:cxn>
                                <a:cxn ang="0">
                                  <a:pos x="T8" y="T9"/>
                                </a:cxn>
                                <a:cxn ang="0">
                                  <a:pos x="T10" y="T11"/>
                                </a:cxn>
                                <a:cxn ang="0">
                                  <a:pos x="T12" y="T13"/>
                                </a:cxn>
                              </a:cxnLst>
                              <a:rect l="0" t="0" r="r" b="b"/>
                              <a:pathLst>
                                <a:path w="44" h="53">
                                  <a:moveTo>
                                    <a:pt x="11" y="9"/>
                                  </a:moveTo>
                                  <a:lnTo>
                                    <a:pt x="22" y="9"/>
                                  </a:lnTo>
                                  <a:lnTo>
                                    <a:pt x="25" y="0"/>
                                  </a:lnTo>
                                  <a:lnTo>
                                    <a:pt x="0" y="0"/>
                                  </a:lnTo>
                                  <a:lnTo>
                                    <a:pt x="0" y="53"/>
                                  </a:lnTo>
                                  <a:lnTo>
                                    <a:pt x="11" y="44"/>
                                  </a:lnTo>
                                  <a:lnTo>
                                    <a:pt x="11" y="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24"/>
                          <wps:cNvSpPr>
                            <a:spLocks/>
                          </wps:cNvSpPr>
                          <wps:spPr bwMode="auto">
                            <a:xfrm>
                              <a:off x="1966" y="313"/>
                              <a:ext cx="44" cy="53"/>
                            </a:xfrm>
                            <a:custGeom>
                              <a:avLst/>
                              <a:gdLst>
                                <a:gd name="T0" fmla="*/ 25 w 44"/>
                                <a:gd name="T1" fmla="*/ 53 h 53"/>
                                <a:gd name="T2" fmla="*/ 28 w 44"/>
                                <a:gd name="T3" fmla="*/ 53 h 53"/>
                                <a:gd name="T4" fmla="*/ 32 w 44"/>
                                <a:gd name="T5" fmla="*/ 52 h 53"/>
                                <a:gd name="T6" fmla="*/ 38 w 44"/>
                                <a:gd name="T7" fmla="*/ 49 h 53"/>
                                <a:gd name="T8" fmla="*/ 43 w 44"/>
                                <a:gd name="T9" fmla="*/ 44 h 53"/>
                                <a:gd name="T10" fmla="*/ 44 w 44"/>
                                <a:gd name="T11" fmla="*/ 40 h 53"/>
                                <a:gd name="T12" fmla="*/ 44 w 44"/>
                                <a:gd name="T13" fmla="*/ 34 h 53"/>
                                <a:gd name="T14" fmla="*/ 42 w 44"/>
                                <a:gd name="T15" fmla="*/ 29 h 53"/>
                                <a:gd name="T16" fmla="*/ 37 w 44"/>
                                <a:gd name="T17" fmla="*/ 23 h 53"/>
                                <a:gd name="T18" fmla="*/ 41 w 44"/>
                                <a:gd name="T19" fmla="*/ 18 h 53"/>
                                <a:gd name="T20" fmla="*/ 42 w 44"/>
                                <a:gd name="T21" fmla="*/ 13 h 53"/>
                                <a:gd name="T22" fmla="*/ 41 w 44"/>
                                <a:gd name="T23" fmla="*/ 8 h 53"/>
                                <a:gd name="T24" fmla="*/ 38 w 44"/>
                                <a:gd name="T25" fmla="*/ 3 h 53"/>
                                <a:gd name="T26" fmla="*/ 34 w 44"/>
                                <a:gd name="T27" fmla="*/ 1 h 53"/>
                                <a:gd name="T28" fmla="*/ 29 w 44"/>
                                <a:gd name="T29" fmla="*/ 0 h 53"/>
                                <a:gd name="T30" fmla="*/ 25 w 44"/>
                                <a:gd name="T31" fmla="*/ 0 h 53"/>
                                <a:gd name="T32" fmla="*/ 22 w 44"/>
                                <a:gd name="T33" fmla="*/ 9 h 53"/>
                                <a:gd name="T34" fmla="*/ 24 w 44"/>
                                <a:gd name="T35" fmla="*/ 9 h 53"/>
                                <a:gd name="T36" fmla="*/ 29 w 44"/>
                                <a:gd name="T37" fmla="*/ 10 h 53"/>
                                <a:gd name="T38" fmla="*/ 30 w 44"/>
                                <a:gd name="T39" fmla="*/ 15 h 53"/>
                                <a:gd name="T40" fmla="*/ 28 w 44"/>
                                <a:gd name="T41" fmla="*/ 20 h 53"/>
                                <a:gd name="T42" fmla="*/ 23 w 44"/>
                                <a:gd name="T43" fmla="*/ 21 h 53"/>
                                <a:gd name="T44" fmla="*/ 11 w 44"/>
                                <a:gd name="T45" fmla="*/ 21 h 53"/>
                                <a:gd name="T46" fmla="*/ 11 w 44"/>
                                <a:gd name="T47" fmla="*/ 29 h 53"/>
                                <a:gd name="T48" fmla="*/ 24 w 44"/>
                                <a:gd name="T49" fmla="*/ 29 h 53"/>
                                <a:gd name="T50" fmla="*/ 29 w 44"/>
                                <a:gd name="T51" fmla="*/ 30 h 53"/>
                                <a:gd name="T52" fmla="*/ 32 w 44"/>
                                <a:gd name="T53" fmla="*/ 34 h 53"/>
                                <a:gd name="T54" fmla="*/ 32 w 44"/>
                                <a:gd name="T55" fmla="*/ 39 h 53"/>
                                <a:gd name="T56" fmla="*/ 28 w 44"/>
                                <a:gd name="T57" fmla="*/ 43 h 53"/>
                                <a:gd name="T58" fmla="*/ 24 w 44"/>
                                <a:gd name="T59" fmla="*/ 44 h 53"/>
                                <a:gd name="T60" fmla="*/ 11 w 44"/>
                                <a:gd name="T61" fmla="*/ 44 h 53"/>
                                <a:gd name="T62" fmla="*/ 0 w 44"/>
                                <a:gd name="T63" fmla="*/ 53 h 53"/>
                                <a:gd name="T64" fmla="*/ 25 w 44"/>
                                <a:gd name="T65" fmla="*/ 53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4" h="53">
                                  <a:moveTo>
                                    <a:pt x="25" y="53"/>
                                  </a:moveTo>
                                  <a:lnTo>
                                    <a:pt x="28" y="53"/>
                                  </a:lnTo>
                                  <a:lnTo>
                                    <a:pt x="32" y="52"/>
                                  </a:lnTo>
                                  <a:lnTo>
                                    <a:pt x="38" y="49"/>
                                  </a:lnTo>
                                  <a:lnTo>
                                    <a:pt x="43" y="44"/>
                                  </a:lnTo>
                                  <a:lnTo>
                                    <a:pt x="44" y="40"/>
                                  </a:lnTo>
                                  <a:lnTo>
                                    <a:pt x="44" y="34"/>
                                  </a:lnTo>
                                  <a:lnTo>
                                    <a:pt x="42" y="29"/>
                                  </a:lnTo>
                                  <a:lnTo>
                                    <a:pt x="37" y="23"/>
                                  </a:lnTo>
                                  <a:lnTo>
                                    <a:pt x="41" y="18"/>
                                  </a:lnTo>
                                  <a:lnTo>
                                    <a:pt x="42" y="13"/>
                                  </a:lnTo>
                                  <a:lnTo>
                                    <a:pt x="41" y="8"/>
                                  </a:lnTo>
                                  <a:lnTo>
                                    <a:pt x="38" y="3"/>
                                  </a:lnTo>
                                  <a:lnTo>
                                    <a:pt x="34" y="1"/>
                                  </a:lnTo>
                                  <a:lnTo>
                                    <a:pt x="29" y="0"/>
                                  </a:lnTo>
                                  <a:lnTo>
                                    <a:pt x="25" y="0"/>
                                  </a:lnTo>
                                  <a:lnTo>
                                    <a:pt x="22" y="9"/>
                                  </a:lnTo>
                                  <a:lnTo>
                                    <a:pt x="24" y="9"/>
                                  </a:lnTo>
                                  <a:lnTo>
                                    <a:pt x="29" y="10"/>
                                  </a:lnTo>
                                  <a:lnTo>
                                    <a:pt x="30" y="15"/>
                                  </a:lnTo>
                                  <a:lnTo>
                                    <a:pt x="28" y="20"/>
                                  </a:lnTo>
                                  <a:lnTo>
                                    <a:pt x="23" y="21"/>
                                  </a:lnTo>
                                  <a:lnTo>
                                    <a:pt x="11" y="21"/>
                                  </a:lnTo>
                                  <a:lnTo>
                                    <a:pt x="11" y="29"/>
                                  </a:lnTo>
                                  <a:lnTo>
                                    <a:pt x="24" y="29"/>
                                  </a:lnTo>
                                  <a:lnTo>
                                    <a:pt x="29" y="30"/>
                                  </a:lnTo>
                                  <a:lnTo>
                                    <a:pt x="32" y="34"/>
                                  </a:lnTo>
                                  <a:lnTo>
                                    <a:pt x="32" y="39"/>
                                  </a:lnTo>
                                  <a:lnTo>
                                    <a:pt x="28" y="43"/>
                                  </a:lnTo>
                                  <a:lnTo>
                                    <a:pt x="24" y="44"/>
                                  </a:lnTo>
                                  <a:lnTo>
                                    <a:pt x="11" y="44"/>
                                  </a:lnTo>
                                  <a:lnTo>
                                    <a:pt x="0" y="53"/>
                                  </a:lnTo>
                                  <a:lnTo>
                                    <a:pt x="25" y="5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3" name="Freeform 25"/>
                        <wps:cNvSpPr>
                          <a:spLocks/>
                        </wps:cNvSpPr>
                        <wps:spPr bwMode="auto">
                          <a:xfrm>
                            <a:off x="2012" y="313"/>
                            <a:ext cx="52" cy="53"/>
                          </a:xfrm>
                          <a:custGeom>
                            <a:avLst/>
                            <a:gdLst>
                              <a:gd name="T0" fmla="*/ 19 w 52"/>
                              <a:gd name="T1" fmla="*/ 32 h 53"/>
                              <a:gd name="T2" fmla="*/ 19 w 52"/>
                              <a:gd name="T3" fmla="*/ 53 h 53"/>
                              <a:gd name="T4" fmla="*/ 31 w 52"/>
                              <a:gd name="T5" fmla="*/ 53 h 53"/>
                              <a:gd name="T6" fmla="*/ 31 w 52"/>
                              <a:gd name="T7" fmla="*/ 32 h 53"/>
                              <a:gd name="T8" fmla="*/ 51 w 52"/>
                              <a:gd name="T9" fmla="*/ 0 h 53"/>
                              <a:gd name="T10" fmla="*/ 38 w 52"/>
                              <a:gd name="T11" fmla="*/ 0 h 53"/>
                              <a:gd name="T12" fmla="*/ 25 w 52"/>
                              <a:gd name="T13" fmla="*/ 21 h 53"/>
                              <a:gd name="T14" fmla="*/ 13 w 52"/>
                              <a:gd name="T15" fmla="*/ 0 h 53"/>
                              <a:gd name="T16" fmla="*/ 0 w 52"/>
                              <a:gd name="T17" fmla="*/ 0 h 53"/>
                              <a:gd name="T18" fmla="*/ 19 w 52"/>
                              <a:gd name="T19" fmla="*/ 3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53">
                                <a:moveTo>
                                  <a:pt x="19" y="32"/>
                                </a:moveTo>
                                <a:lnTo>
                                  <a:pt x="19" y="53"/>
                                </a:lnTo>
                                <a:lnTo>
                                  <a:pt x="31" y="53"/>
                                </a:lnTo>
                                <a:lnTo>
                                  <a:pt x="31" y="32"/>
                                </a:lnTo>
                                <a:lnTo>
                                  <a:pt x="51" y="0"/>
                                </a:lnTo>
                                <a:lnTo>
                                  <a:pt x="38" y="0"/>
                                </a:lnTo>
                                <a:lnTo>
                                  <a:pt x="25" y="21"/>
                                </a:lnTo>
                                <a:lnTo>
                                  <a:pt x="13" y="0"/>
                                </a:lnTo>
                                <a:lnTo>
                                  <a:pt x="0" y="0"/>
                                </a:lnTo>
                                <a:lnTo>
                                  <a:pt x="19" y="3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26"/>
                        <wps:cNvSpPr>
                          <a:spLocks/>
                        </wps:cNvSpPr>
                        <wps:spPr bwMode="auto">
                          <a:xfrm>
                            <a:off x="1453" y="97"/>
                            <a:ext cx="219" cy="220"/>
                          </a:xfrm>
                          <a:custGeom>
                            <a:avLst/>
                            <a:gdLst>
                              <a:gd name="T0" fmla="*/ 219 w 219"/>
                              <a:gd name="T1" fmla="*/ 109 h 220"/>
                              <a:gd name="T2" fmla="*/ 219 w 219"/>
                              <a:gd name="T3" fmla="*/ 109 h 220"/>
                              <a:gd name="T4" fmla="*/ 218 w 219"/>
                              <a:gd name="T5" fmla="*/ 92 h 220"/>
                              <a:gd name="T6" fmla="*/ 212 w 219"/>
                              <a:gd name="T7" fmla="*/ 70 h 220"/>
                              <a:gd name="T8" fmla="*/ 202 w 219"/>
                              <a:gd name="T9" fmla="*/ 51 h 220"/>
                              <a:gd name="T10" fmla="*/ 189 w 219"/>
                              <a:gd name="T11" fmla="*/ 33 h 220"/>
                              <a:gd name="T12" fmla="*/ 172 w 219"/>
                              <a:gd name="T13" fmla="*/ 19 h 220"/>
                              <a:gd name="T14" fmla="*/ 153 w 219"/>
                              <a:gd name="T15" fmla="*/ 9 h 220"/>
                              <a:gd name="T16" fmla="*/ 132 w 219"/>
                              <a:gd name="T17" fmla="*/ 2 h 220"/>
                              <a:gd name="T18" fmla="*/ 109 w 219"/>
                              <a:gd name="T19" fmla="*/ 0 h 220"/>
                              <a:gd name="T20" fmla="*/ 92 w 219"/>
                              <a:gd name="T21" fmla="*/ 1 h 220"/>
                              <a:gd name="T22" fmla="*/ 70 w 219"/>
                              <a:gd name="T23" fmla="*/ 7 h 220"/>
                              <a:gd name="T24" fmla="*/ 51 w 219"/>
                              <a:gd name="T25" fmla="*/ 16 h 220"/>
                              <a:gd name="T26" fmla="*/ 33 w 219"/>
                              <a:gd name="T27" fmla="*/ 30 h 220"/>
                              <a:gd name="T28" fmla="*/ 19 w 219"/>
                              <a:gd name="T29" fmla="*/ 46 h 220"/>
                              <a:gd name="T30" fmla="*/ 9 w 219"/>
                              <a:gd name="T31" fmla="*/ 65 h 220"/>
                              <a:gd name="T32" fmla="*/ 2 w 219"/>
                              <a:gd name="T33" fmla="*/ 87 h 220"/>
                              <a:gd name="T34" fmla="*/ 0 w 219"/>
                              <a:gd name="T35" fmla="*/ 109 h 220"/>
                              <a:gd name="T36" fmla="*/ 0 w 219"/>
                              <a:gd name="T37" fmla="*/ 109 h 220"/>
                              <a:gd name="T38" fmla="*/ 1 w 219"/>
                              <a:gd name="T39" fmla="*/ 127 h 220"/>
                              <a:gd name="T40" fmla="*/ 7 w 219"/>
                              <a:gd name="T41" fmla="*/ 148 h 220"/>
                              <a:gd name="T42" fmla="*/ 16 w 219"/>
                              <a:gd name="T43" fmla="*/ 168 h 220"/>
                              <a:gd name="T44" fmla="*/ 30 w 219"/>
                              <a:gd name="T45" fmla="*/ 185 h 220"/>
                              <a:gd name="T46" fmla="*/ 46 w 219"/>
                              <a:gd name="T47" fmla="*/ 199 h 220"/>
                              <a:gd name="T48" fmla="*/ 65 w 219"/>
                              <a:gd name="T49" fmla="*/ 210 h 220"/>
                              <a:gd name="T50" fmla="*/ 87 w 219"/>
                              <a:gd name="T51" fmla="*/ 217 h 220"/>
                              <a:gd name="T52" fmla="*/ 109 w 219"/>
                              <a:gd name="T53" fmla="*/ 219 h 220"/>
                              <a:gd name="T54" fmla="*/ 127 w 219"/>
                              <a:gd name="T55" fmla="*/ 218 h 220"/>
                              <a:gd name="T56" fmla="*/ 148 w 219"/>
                              <a:gd name="T57" fmla="*/ 212 h 220"/>
                              <a:gd name="T58" fmla="*/ 168 w 219"/>
                              <a:gd name="T59" fmla="*/ 202 h 220"/>
                              <a:gd name="T60" fmla="*/ 185 w 219"/>
                              <a:gd name="T61" fmla="*/ 189 h 220"/>
                              <a:gd name="T62" fmla="*/ 199 w 219"/>
                              <a:gd name="T63" fmla="*/ 172 h 220"/>
                              <a:gd name="T64" fmla="*/ 210 w 219"/>
                              <a:gd name="T65" fmla="*/ 153 h 220"/>
                              <a:gd name="T66" fmla="*/ 217 w 219"/>
                              <a:gd name="T67" fmla="*/ 132 h 220"/>
                              <a:gd name="T68" fmla="*/ 219 w 219"/>
                              <a:gd name="T69" fmla="*/ 10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9" h="220">
                                <a:moveTo>
                                  <a:pt x="219" y="109"/>
                                </a:moveTo>
                                <a:lnTo>
                                  <a:pt x="219" y="109"/>
                                </a:lnTo>
                                <a:lnTo>
                                  <a:pt x="218" y="92"/>
                                </a:lnTo>
                                <a:lnTo>
                                  <a:pt x="212" y="70"/>
                                </a:lnTo>
                                <a:lnTo>
                                  <a:pt x="202" y="51"/>
                                </a:lnTo>
                                <a:lnTo>
                                  <a:pt x="189" y="33"/>
                                </a:lnTo>
                                <a:lnTo>
                                  <a:pt x="172" y="19"/>
                                </a:lnTo>
                                <a:lnTo>
                                  <a:pt x="153" y="9"/>
                                </a:lnTo>
                                <a:lnTo>
                                  <a:pt x="132" y="2"/>
                                </a:lnTo>
                                <a:lnTo>
                                  <a:pt x="109" y="0"/>
                                </a:lnTo>
                                <a:lnTo>
                                  <a:pt x="92" y="1"/>
                                </a:lnTo>
                                <a:lnTo>
                                  <a:pt x="70" y="7"/>
                                </a:lnTo>
                                <a:lnTo>
                                  <a:pt x="51" y="16"/>
                                </a:lnTo>
                                <a:lnTo>
                                  <a:pt x="33" y="30"/>
                                </a:lnTo>
                                <a:lnTo>
                                  <a:pt x="19" y="46"/>
                                </a:lnTo>
                                <a:lnTo>
                                  <a:pt x="9" y="65"/>
                                </a:lnTo>
                                <a:lnTo>
                                  <a:pt x="2" y="87"/>
                                </a:lnTo>
                                <a:lnTo>
                                  <a:pt x="0" y="109"/>
                                </a:lnTo>
                                <a:lnTo>
                                  <a:pt x="0" y="109"/>
                                </a:lnTo>
                                <a:lnTo>
                                  <a:pt x="1" y="127"/>
                                </a:lnTo>
                                <a:lnTo>
                                  <a:pt x="7" y="148"/>
                                </a:lnTo>
                                <a:lnTo>
                                  <a:pt x="16" y="168"/>
                                </a:lnTo>
                                <a:lnTo>
                                  <a:pt x="30" y="185"/>
                                </a:lnTo>
                                <a:lnTo>
                                  <a:pt x="46" y="199"/>
                                </a:lnTo>
                                <a:lnTo>
                                  <a:pt x="65" y="210"/>
                                </a:lnTo>
                                <a:lnTo>
                                  <a:pt x="87" y="217"/>
                                </a:lnTo>
                                <a:lnTo>
                                  <a:pt x="109" y="219"/>
                                </a:lnTo>
                                <a:lnTo>
                                  <a:pt x="127" y="218"/>
                                </a:lnTo>
                                <a:lnTo>
                                  <a:pt x="148" y="212"/>
                                </a:lnTo>
                                <a:lnTo>
                                  <a:pt x="168" y="202"/>
                                </a:lnTo>
                                <a:lnTo>
                                  <a:pt x="185" y="189"/>
                                </a:lnTo>
                                <a:lnTo>
                                  <a:pt x="199" y="172"/>
                                </a:lnTo>
                                <a:lnTo>
                                  <a:pt x="210" y="153"/>
                                </a:lnTo>
                                <a:lnTo>
                                  <a:pt x="217" y="132"/>
                                </a:lnTo>
                                <a:lnTo>
                                  <a:pt x="219" y="10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5" name="Group 27"/>
                        <wpg:cNvGrpSpPr>
                          <a:grpSpLocks/>
                        </wpg:cNvGrpSpPr>
                        <wpg:grpSpPr bwMode="auto">
                          <a:xfrm>
                            <a:off x="1437" y="81"/>
                            <a:ext cx="197" cy="252"/>
                            <a:chOff x="1437" y="81"/>
                            <a:chExt cx="197" cy="252"/>
                          </a:xfrm>
                        </wpg:grpSpPr>
                        <wps:wsp>
                          <wps:cNvPr id="16" name="Freeform 28"/>
                          <wps:cNvSpPr>
                            <a:spLocks/>
                          </wps:cNvSpPr>
                          <wps:spPr bwMode="auto">
                            <a:xfrm>
                              <a:off x="1437" y="81"/>
                              <a:ext cx="197" cy="252"/>
                            </a:xfrm>
                            <a:custGeom>
                              <a:avLst/>
                              <a:gdLst>
                                <a:gd name="T0" fmla="*/ 71 w 197"/>
                                <a:gd name="T1" fmla="*/ 161 h 252"/>
                                <a:gd name="T2" fmla="*/ 80 w 197"/>
                                <a:gd name="T3" fmla="*/ 164 h 252"/>
                                <a:gd name="T4" fmla="*/ 106 w 197"/>
                                <a:gd name="T5" fmla="*/ 164 h 252"/>
                                <a:gd name="T6" fmla="*/ 117 w 197"/>
                                <a:gd name="T7" fmla="*/ 158 h 252"/>
                                <a:gd name="T8" fmla="*/ 124 w 197"/>
                                <a:gd name="T9" fmla="*/ 145 h 252"/>
                                <a:gd name="T10" fmla="*/ 109 w 197"/>
                                <a:gd name="T11" fmla="*/ 137 h 252"/>
                                <a:gd name="T12" fmla="*/ 106 w 197"/>
                                <a:gd name="T13" fmla="*/ 144 h 252"/>
                                <a:gd name="T14" fmla="*/ 100 w 197"/>
                                <a:gd name="T15" fmla="*/ 148 h 252"/>
                                <a:gd name="T16" fmla="*/ 82 w 197"/>
                                <a:gd name="T17" fmla="*/ 148 h 252"/>
                                <a:gd name="T18" fmla="*/ 76 w 197"/>
                                <a:gd name="T19" fmla="*/ 140 h 252"/>
                                <a:gd name="T20" fmla="*/ 76 w 197"/>
                                <a:gd name="T21" fmla="*/ 110 h 252"/>
                                <a:gd name="T22" fmla="*/ 82 w 197"/>
                                <a:gd name="T23" fmla="*/ 103 h 252"/>
                                <a:gd name="T24" fmla="*/ 99 w 197"/>
                                <a:gd name="T25" fmla="*/ 103 h 252"/>
                                <a:gd name="T26" fmla="*/ 104 w 197"/>
                                <a:gd name="T27" fmla="*/ 106 h 252"/>
                                <a:gd name="T28" fmla="*/ 107 w 197"/>
                                <a:gd name="T29" fmla="*/ 113 h 252"/>
                                <a:gd name="T30" fmla="*/ 124 w 197"/>
                                <a:gd name="T31" fmla="*/ 105 h 252"/>
                                <a:gd name="T32" fmla="*/ 117 w 197"/>
                                <a:gd name="T33" fmla="*/ 92 h 252"/>
                                <a:gd name="T34" fmla="*/ 106 w 197"/>
                                <a:gd name="T35" fmla="*/ 86 h 252"/>
                                <a:gd name="T36" fmla="*/ 80 w 197"/>
                                <a:gd name="T37" fmla="*/ 86 h 252"/>
                                <a:gd name="T38" fmla="*/ 71 w 197"/>
                                <a:gd name="T39" fmla="*/ 90 h 252"/>
                                <a:gd name="T40" fmla="*/ 64 w 197"/>
                                <a:gd name="T41" fmla="*/ 97 h 252"/>
                                <a:gd name="T42" fmla="*/ 57 w 197"/>
                                <a:gd name="T43" fmla="*/ 104 h 252"/>
                                <a:gd name="T44" fmla="*/ 54 w 197"/>
                                <a:gd name="T45" fmla="*/ 113 h 252"/>
                                <a:gd name="T46" fmla="*/ 54 w 197"/>
                                <a:gd name="T47" fmla="*/ 138 h 252"/>
                                <a:gd name="T48" fmla="*/ 57 w 197"/>
                                <a:gd name="T49" fmla="*/ 147 h 252"/>
                                <a:gd name="T50" fmla="*/ 64 w 197"/>
                                <a:gd name="T51" fmla="*/ 154 h 252"/>
                                <a:gd name="T52" fmla="*/ 71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71" y="161"/>
                                  </a:moveTo>
                                  <a:lnTo>
                                    <a:pt x="80" y="164"/>
                                  </a:lnTo>
                                  <a:lnTo>
                                    <a:pt x="106" y="164"/>
                                  </a:lnTo>
                                  <a:lnTo>
                                    <a:pt x="117" y="158"/>
                                  </a:lnTo>
                                  <a:lnTo>
                                    <a:pt x="124" y="145"/>
                                  </a:lnTo>
                                  <a:lnTo>
                                    <a:pt x="109" y="137"/>
                                  </a:lnTo>
                                  <a:lnTo>
                                    <a:pt x="106" y="144"/>
                                  </a:lnTo>
                                  <a:lnTo>
                                    <a:pt x="100" y="148"/>
                                  </a:lnTo>
                                  <a:lnTo>
                                    <a:pt x="82" y="148"/>
                                  </a:lnTo>
                                  <a:lnTo>
                                    <a:pt x="76" y="140"/>
                                  </a:lnTo>
                                  <a:lnTo>
                                    <a:pt x="76" y="110"/>
                                  </a:lnTo>
                                  <a:lnTo>
                                    <a:pt x="82" y="103"/>
                                  </a:lnTo>
                                  <a:lnTo>
                                    <a:pt x="99" y="103"/>
                                  </a:lnTo>
                                  <a:lnTo>
                                    <a:pt x="104" y="106"/>
                                  </a:lnTo>
                                  <a:lnTo>
                                    <a:pt x="107" y="113"/>
                                  </a:lnTo>
                                  <a:lnTo>
                                    <a:pt x="124" y="105"/>
                                  </a:lnTo>
                                  <a:lnTo>
                                    <a:pt x="117" y="92"/>
                                  </a:lnTo>
                                  <a:lnTo>
                                    <a:pt x="106" y="86"/>
                                  </a:lnTo>
                                  <a:lnTo>
                                    <a:pt x="80" y="86"/>
                                  </a:lnTo>
                                  <a:lnTo>
                                    <a:pt x="71" y="90"/>
                                  </a:lnTo>
                                  <a:lnTo>
                                    <a:pt x="64" y="97"/>
                                  </a:lnTo>
                                  <a:lnTo>
                                    <a:pt x="57" y="104"/>
                                  </a:lnTo>
                                  <a:lnTo>
                                    <a:pt x="54" y="113"/>
                                  </a:lnTo>
                                  <a:lnTo>
                                    <a:pt x="54" y="138"/>
                                  </a:lnTo>
                                  <a:lnTo>
                                    <a:pt x="57" y="147"/>
                                  </a:lnTo>
                                  <a:lnTo>
                                    <a:pt x="64" y="154"/>
                                  </a:lnTo>
                                  <a:lnTo>
                                    <a:pt x="71"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Freeform 29"/>
                          <wps:cNvSpPr>
                            <a:spLocks/>
                          </wps:cNvSpPr>
                          <wps:spPr bwMode="auto">
                            <a:xfrm>
                              <a:off x="1437" y="81"/>
                              <a:ext cx="197" cy="252"/>
                            </a:xfrm>
                            <a:custGeom>
                              <a:avLst/>
                              <a:gdLst>
                                <a:gd name="T0" fmla="*/ 144 w 197"/>
                                <a:gd name="T1" fmla="*/ 161 h 252"/>
                                <a:gd name="T2" fmla="*/ 153 w 197"/>
                                <a:gd name="T3" fmla="*/ 164 h 252"/>
                                <a:gd name="T4" fmla="*/ 178 w 197"/>
                                <a:gd name="T5" fmla="*/ 164 h 252"/>
                                <a:gd name="T6" fmla="*/ 189 w 197"/>
                                <a:gd name="T7" fmla="*/ 158 h 252"/>
                                <a:gd name="T8" fmla="*/ 197 w 197"/>
                                <a:gd name="T9" fmla="*/ 145 h 252"/>
                                <a:gd name="T10" fmla="*/ 181 w 197"/>
                                <a:gd name="T11" fmla="*/ 137 h 252"/>
                                <a:gd name="T12" fmla="*/ 178 w 197"/>
                                <a:gd name="T13" fmla="*/ 144 h 252"/>
                                <a:gd name="T14" fmla="*/ 173 w 197"/>
                                <a:gd name="T15" fmla="*/ 148 h 252"/>
                                <a:gd name="T16" fmla="*/ 154 w 197"/>
                                <a:gd name="T17" fmla="*/ 148 h 252"/>
                                <a:gd name="T18" fmla="*/ 149 w 197"/>
                                <a:gd name="T19" fmla="*/ 140 h 252"/>
                                <a:gd name="T20" fmla="*/ 149 w 197"/>
                                <a:gd name="T21" fmla="*/ 110 h 252"/>
                                <a:gd name="T22" fmla="*/ 154 w 197"/>
                                <a:gd name="T23" fmla="*/ 103 h 252"/>
                                <a:gd name="T24" fmla="*/ 172 w 197"/>
                                <a:gd name="T25" fmla="*/ 103 h 252"/>
                                <a:gd name="T26" fmla="*/ 176 w 197"/>
                                <a:gd name="T27" fmla="*/ 106 h 252"/>
                                <a:gd name="T28" fmla="*/ 180 w 197"/>
                                <a:gd name="T29" fmla="*/ 113 h 252"/>
                                <a:gd name="T30" fmla="*/ 196 w 197"/>
                                <a:gd name="T31" fmla="*/ 105 h 252"/>
                                <a:gd name="T32" fmla="*/ 190 w 197"/>
                                <a:gd name="T33" fmla="*/ 92 h 252"/>
                                <a:gd name="T34" fmla="*/ 179 w 197"/>
                                <a:gd name="T35" fmla="*/ 86 h 252"/>
                                <a:gd name="T36" fmla="*/ 153 w 197"/>
                                <a:gd name="T37" fmla="*/ 86 h 252"/>
                                <a:gd name="T38" fmla="*/ 144 w 197"/>
                                <a:gd name="T39" fmla="*/ 90 h 252"/>
                                <a:gd name="T40" fmla="*/ 137 w 197"/>
                                <a:gd name="T41" fmla="*/ 97 h 252"/>
                                <a:gd name="T42" fmla="*/ 130 w 197"/>
                                <a:gd name="T43" fmla="*/ 104 h 252"/>
                                <a:gd name="T44" fmla="*/ 127 w 197"/>
                                <a:gd name="T45" fmla="*/ 113 h 252"/>
                                <a:gd name="T46" fmla="*/ 127 w 197"/>
                                <a:gd name="T47" fmla="*/ 138 h 252"/>
                                <a:gd name="T48" fmla="*/ 130 w 197"/>
                                <a:gd name="T49" fmla="*/ 147 h 252"/>
                                <a:gd name="T50" fmla="*/ 137 w 197"/>
                                <a:gd name="T51" fmla="*/ 154 h 252"/>
                                <a:gd name="T52" fmla="*/ 144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144" y="161"/>
                                  </a:moveTo>
                                  <a:lnTo>
                                    <a:pt x="153" y="164"/>
                                  </a:lnTo>
                                  <a:lnTo>
                                    <a:pt x="178" y="164"/>
                                  </a:lnTo>
                                  <a:lnTo>
                                    <a:pt x="189" y="158"/>
                                  </a:lnTo>
                                  <a:lnTo>
                                    <a:pt x="197" y="145"/>
                                  </a:lnTo>
                                  <a:lnTo>
                                    <a:pt x="181" y="137"/>
                                  </a:lnTo>
                                  <a:lnTo>
                                    <a:pt x="178" y="144"/>
                                  </a:lnTo>
                                  <a:lnTo>
                                    <a:pt x="173" y="148"/>
                                  </a:lnTo>
                                  <a:lnTo>
                                    <a:pt x="154" y="148"/>
                                  </a:lnTo>
                                  <a:lnTo>
                                    <a:pt x="149" y="140"/>
                                  </a:lnTo>
                                  <a:lnTo>
                                    <a:pt x="149" y="110"/>
                                  </a:lnTo>
                                  <a:lnTo>
                                    <a:pt x="154" y="103"/>
                                  </a:lnTo>
                                  <a:lnTo>
                                    <a:pt x="172" y="103"/>
                                  </a:lnTo>
                                  <a:lnTo>
                                    <a:pt x="176" y="106"/>
                                  </a:lnTo>
                                  <a:lnTo>
                                    <a:pt x="180" y="113"/>
                                  </a:lnTo>
                                  <a:lnTo>
                                    <a:pt x="196" y="105"/>
                                  </a:lnTo>
                                  <a:lnTo>
                                    <a:pt x="190" y="92"/>
                                  </a:lnTo>
                                  <a:lnTo>
                                    <a:pt x="179" y="86"/>
                                  </a:lnTo>
                                  <a:lnTo>
                                    <a:pt x="153" y="86"/>
                                  </a:lnTo>
                                  <a:lnTo>
                                    <a:pt x="144" y="90"/>
                                  </a:lnTo>
                                  <a:lnTo>
                                    <a:pt x="137" y="97"/>
                                  </a:lnTo>
                                  <a:lnTo>
                                    <a:pt x="130" y="104"/>
                                  </a:lnTo>
                                  <a:lnTo>
                                    <a:pt x="127" y="113"/>
                                  </a:lnTo>
                                  <a:lnTo>
                                    <a:pt x="127" y="138"/>
                                  </a:lnTo>
                                  <a:lnTo>
                                    <a:pt x="130" y="147"/>
                                  </a:lnTo>
                                  <a:lnTo>
                                    <a:pt x="137" y="154"/>
                                  </a:lnTo>
                                  <a:lnTo>
                                    <a:pt x="144"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30"/>
                          <wps:cNvSpPr>
                            <a:spLocks/>
                          </wps:cNvSpPr>
                          <wps:spPr bwMode="auto">
                            <a:xfrm>
                              <a:off x="1437" y="81"/>
                              <a:ext cx="197" cy="252"/>
                            </a:xfrm>
                            <a:custGeom>
                              <a:avLst/>
                              <a:gdLst>
                                <a:gd name="T0" fmla="*/ 199 w 197"/>
                                <a:gd name="T1" fmla="*/ 228 h 252"/>
                                <a:gd name="T2" fmla="*/ 183 w 197"/>
                                <a:gd name="T3" fmla="*/ 211 h 252"/>
                                <a:gd name="T4" fmla="*/ 165 w 197"/>
                                <a:gd name="T5" fmla="*/ 221 h 252"/>
                                <a:gd name="T6" fmla="*/ 146 w 197"/>
                                <a:gd name="T7" fmla="*/ 226 h 252"/>
                                <a:gd name="T8" fmla="*/ 125 w 197"/>
                                <a:gd name="T9" fmla="*/ 228 h 252"/>
                                <a:gd name="T10" fmla="*/ 106 w 197"/>
                                <a:gd name="T11" fmla="*/ 227 h 252"/>
                                <a:gd name="T12" fmla="*/ 87 w 197"/>
                                <a:gd name="T13" fmla="*/ 221 h 252"/>
                                <a:gd name="T14" fmla="*/ 69 w 197"/>
                                <a:gd name="T15" fmla="*/ 211 h 252"/>
                                <a:gd name="T16" fmla="*/ 53 w 197"/>
                                <a:gd name="T17" fmla="*/ 198 h 252"/>
                                <a:gd name="T18" fmla="*/ 40 w 197"/>
                                <a:gd name="T19" fmla="*/ 183 h 252"/>
                                <a:gd name="T20" fmla="*/ 37 w 197"/>
                                <a:gd name="T21" fmla="*/ 214 h 252"/>
                                <a:gd name="T22" fmla="*/ 49 w 197"/>
                                <a:gd name="T23" fmla="*/ 225 h 252"/>
                                <a:gd name="T24" fmla="*/ 66 w 197"/>
                                <a:gd name="T25" fmla="*/ 237 h 252"/>
                                <a:gd name="T26" fmla="*/ 85 w 197"/>
                                <a:gd name="T27" fmla="*/ 245 h 252"/>
                                <a:gd name="T28" fmla="*/ 104 w 197"/>
                                <a:gd name="T29" fmla="*/ 250 h 252"/>
                                <a:gd name="T30" fmla="*/ 125 w 197"/>
                                <a:gd name="T31" fmla="*/ 251 h 252"/>
                                <a:gd name="T32" fmla="*/ 143 w 197"/>
                                <a:gd name="T33" fmla="*/ 250 h 252"/>
                                <a:gd name="T34" fmla="*/ 163 w 197"/>
                                <a:gd name="T35" fmla="*/ 246 h 252"/>
                                <a:gd name="T36" fmla="*/ 181 w 197"/>
                                <a:gd name="T37" fmla="*/ 238 h 252"/>
                                <a:gd name="T38" fmla="*/ 199 w 197"/>
                                <a:gd name="T39" fmla="*/ 228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7" h="252">
                                  <a:moveTo>
                                    <a:pt x="199" y="228"/>
                                  </a:moveTo>
                                  <a:lnTo>
                                    <a:pt x="183" y="211"/>
                                  </a:lnTo>
                                  <a:lnTo>
                                    <a:pt x="165" y="221"/>
                                  </a:lnTo>
                                  <a:lnTo>
                                    <a:pt x="146" y="226"/>
                                  </a:lnTo>
                                  <a:lnTo>
                                    <a:pt x="125" y="228"/>
                                  </a:lnTo>
                                  <a:lnTo>
                                    <a:pt x="106" y="227"/>
                                  </a:lnTo>
                                  <a:lnTo>
                                    <a:pt x="87" y="221"/>
                                  </a:lnTo>
                                  <a:lnTo>
                                    <a:pt x="69" y="211"/>
                                  </a:lnTo>
                                  <a:lnTo>
                                    <a:pt x="53" y="198"/>
                                  </a:lnTo>
                                  <a:lnTo>
                                    <a:pt x="40" y="183"/>
                                  </a:lnTo>
                                  <a:lnTo>
                                    <a:pt x="37" y="214"/>
                                  </a:lnTo>
                                  <a:lnTo>
                                    <a:pt x="49" y="225"/>
                                  </a:lnTo>
                                  <a:lnTo>
                                    <a:pt x="66" y="237"/>
                                  </a:lnTo>
                                  <a:lnTo>
                                    <a:pt x="85" y="245"/>
                                  </a:lnTo>
                                  <a:lnTo>
                                    <a:pt x="104" y="250"/>
                                  </a:lnTo>
                                  <a:lnTo>
                                    <a:pt x="125" y="251"/>
                                  </a:lnTo>
                                  <a:lnTo>
                                    <a:pt x="143" y="250"/>
                                  </a:lnTo>
                                  <a:lnTo>
                                    <a:pt x="163" y="246"/>
                                  </a:lnTo>
                                  <a:lnTo>
                                    <a:pt x="181" y="238"/>
                                  </a:lnTo>
                                  <a:lnTo>
                                    <a:pt x="199" y="2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31"/>
                          <wps:cNvSpPr>
                            <a:spLocks/>
                          </wps:cNvSpPr>
                          <wps:spPr bwMode="auto">
                            <a:xfrm>
                              <a:off x="1437" y="81"/>
                              <a:ext cx="197" cy="252"/>
                            </a:xfrm>
                            <a:custGeom>
                              <a:avLst/>
                              <a:gdLst>
                                <a:gd name="T0" fmla="*/ 0 w 197"/>
                                <a:gd name="T1" fmla="*/ 125 h 252"/>
                                <a:gd name="T2" fmla="*/ 1 w 197"/>
                                <a:gd name="T3" fmla="*/ 142 h 252"/>
                                <a:gd name="T4" fmla="*/ 5 w 197"/>
                                <a:gd name="T5" fmla="*/ 162 h 252"/>
                                <a:gd name="T6" fmla="*/ 12 w 197"/>
                                <a:gd name="T7" fmla="*/ 181 h 252"/>
                                <a:gd name="T8" fmla="*/ 23 w 197"/>
                                <a:gd name="T9" fmla="*/ 198 h 252"/>
                                <a:gd name="T10" fmla="*/ 37 w 197"/>
                                <a:gd name="T11" fmla="*/ 214 h 252"/>
                                <a:gd name="T12" fmla="*/ 40 w 197"/>
                                <a:gd name="T13" fmla="*/ 183 h 252"/>
                                <a:gd name="T14" fmla="*/ 30 w 197"/>
                                <a:gd name="T15" fmla="*/ 165 h 252"/>
                                <a:gd name="T16" fmla="*/ 24 w 197"/>
                                <a:gd name="T17" fmla="*/ 146 h 252"/>
                                <a:gd name="T18" fmla="*/ 22 w 197"/>
                                <a:gd name="T19" fmla="*/ 125 h 252"/>
                                <a:gd name="T20" fmla="*/ 24 w 197"/>
                                <a:gd name="T21" fmla="*/ 106 h 252"/>
                                <a:gd name="T22" fmla="*/ 30 w 197"/>
                                <a:gd name="T23" fmla="*/ 87 h 252"/>
                                <a:gd name="T24" fmla="*/ 39 w 197"/>
                                <a:gd name="T25" fmla="*/ 69 h 252"/>
                                <a:gd name="T26" fmla="*/ 53 w 197"/>
                                <a:gd name="T27" fmla="*/ 52 h 252"/>
                                <a:gd name="T28" fmla="*/ 68 w 197"/>
                                <a:gd name="T29" fmla="*/ 40 h 252"/>
                                <a:gd name="T30" fmla="*/ 85 w 197"/>
                                <a:gd name="T31" fmla="*/ 30 h 252"/>
                                <a:gd name="T32" fmla="*/ 104 w 197"/>
                                <a:gd name="T33" fmla="*/ 24 h 252"/>
                                <a:gd name="T34" fmla="*/ 125 w 197"/>
                                <a:gd name="T35" fmla="*/ 22 h 252"/>
                                <a:gd name="T36" fmla="*/ 145 w 197"/>
                                <a:gd name="T37" fmla="*/ 24 h 252"/>
                                <a:gd name="T38" fmla="*/ 165 w 197"/>
                                <a:gd name="T39" fmla="*/ 29 h 252"/>
                                <a:gd name="T40" fmla="*/ 182 w 197"/>
                                <a:gd name="T41" fmla="*/ 39 h 252"/>
                                <a:gd name="T42" fmla="*/ 198 w 197"/>
                                <a:gd name="T43" fmla="*/ 52 h 252"/>
                                <a:gd name="T44" fmla="*/ 211 w 197"/>
                                <a:gd name="T45" fmla="*/ 68 h 252"/>
                                <a:gd name="T46" fmla="*/ 221 w 197"/>
                                <a:gd name="T47" fmla="*/ 85 h 252"/>
                                <a:gd name="T48" fmla="*/ 226 w 197"/>
                                <a:gd name="T49" fmla="*/ 104 h 252"/>
                                <a:gd name="T50" fmla="*/ 228 w 197"/>
                                <a:gd name="T51" fmla="*/ 125 h 252"/>
                                <a:gd name="T52" fmla="*/ 227 w 197"/>
                                <a:gd name="T53" fmla="*/ 145 h 252"/>
                                <a:gd name="T54" fmla="*/ 221 w 197"/>
                                <a:gd name="T55" fmla="*/ 164 h 252"/>
                                <a:gd name="T56" fmla="*/ 212 w 197"/>
                                <a:gd name="T57" fmla="*/ 182 h 252"/>
                                <a:gd name="T58" fmla="*/ 199 w 197"/>
                                <a:gd name="T59" fmla="*/ 197 h 252"/>
                                <a:gd name="T60" fmla="*/ 183 w 197"/>
                                <a:gd name="T61" fmla="*/ 211 h 252"/>
                                <a:gd name="T62" fmla="*/ 199 w 197"/>
                                <a:gd name="T63" fmla="*/ 228 h 252"/>
                                <a:gd name="T64" fmla="*/ 215 w 197"/>
                                <a:gd name="T65" fmla="*/ 214 h 252"/>
                                <a:gd name="T66" fmla="*/ 226 w 197"/>
                                <a:gd name="T67" fmla="*/ 202 h 252"/>
                                <a:gd name="T68" fmla="*/ 237 w 197"/>
                                <a:gd name="T69" fmla="*/ 185 h 252"/>
                                <a:gd name="T70" fmla="*/ 245 w 197"/>
                                <a:gd name="T71" fmla="*/ 167 h 252"/>
                                <a:gd name="T72" fmla="*/ 249 w 197"/>
                                <a:gd name="T73" fmla="*/ 147 h 252"/>
                                <a:gd name="T74" fmla="*/ 251 w 197"/>
                                <a:gd name="T75" fmla="*/ 125 h 252"/>
                                <a:gd name="T76" fmla="*/ 250 w 197"/>
                                <a:gd name="T77" fmla="*/ 108 h 252"/>
                                <a:gd name="T78" fmla="*/ 246 w 197"/>
                                <a:gd name="T79" fmla="*/ 88 h 252"/>
                                <a:gd name="T80" fmla="*/ 238 w 197"/>
                                <a:gd name="T81" fmla="*/ 69 h 252"/>
                                <a:gd name="T82" fmla="*/ 228 w 197"/>
                                <a:gd name="T83" fmla="*/ 52 h 252"/>
                                <a:gd name="T84" fmla="*/ 214 w 197"/>
                                <a:gd name="T85" fmla="*/ 36 h 252"/>
                                <a:gd name="T86" fmla="*/ 201 w 197"/>
                                <a:gd name="T87" fmla="*/ 25 h 252"/>
                                <a:gd name="T88" fmla="*/ 184 w 197"/>
                                <a:gd name="T89" fmla="*/ 14 h 252"/>
                                <a:gd name="T90" fmla="*/ 166 w 197"/>
                                <a:gd name="T91" fmla="*/ 6 h 252"/>
                                <a:gd name="T92" fmla="*/ 146 w 197"/>
                                <a:gd name="T93" fmla="*/ 1 h 252"/>
                                <a:gd name="T94" fmla="*/ 125 w 197"/>
                                <a:gd name="T95" fmla="*/ 0 h 252"/>
                                <a:gd name="T96" fmla="*/ 108 w 197"/>
                                <a:gd name="T97" fmla="*/ 0 h 252"/>
                                <a:gd name="T98" fmla="*/ 88 w 197"/>
                                <a:gd name="T99" fmla="*/ 5 h 252"/>
                                <a:gd name="T100" fmla="*/ 70 w 197"/>
                                <a:gd name="T101" fmla="*/ 12 h 252"/>
                                <a:gd name="T102" fmla="*/ 52 w 197"/>
                                <a:gd name="T103" fmla="*/ 22 h 252"/>
                                <a:gd name="T104" fmla="*/ 37 w 197"/>
                                <a:gd name="T105" fmla="*/ 36 h 252"/>
                                <a:gd name="T106" fmla="*/ 25 w 197"/>
                                <a:gd name="T107" fmla="*/ 50 h 252"/>
                                <a:gd name="T108" fmla="*/ 14 w 197"/>
                                <a:gd name="T109" fmla="*/ 67 h 252"/>
                                <a:gd name="T110" fmla="*/ 6 w 197"/>
                                <a:gd name="T111" fmla="*/ 85 h 252"/>
                                <a:gd name="T112" fmla="*/ 1 w 197"/>
                                <a:gd name="T113" fmla="*/ 105 h 252"/>
                                <a:gd name="T114" fmla="*/ 0 w 197"/>
                                <a:gd name="T115" fmla="*/ 12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97" h="252">
                                  <a:moveTo>
                                    <a:pt x="0" y="125"/>
                                  </a:moveTo>
                                  <a:lnTo>
                                    <a:pt x="1" y="142"/>
                                  </a:lnTo>
                                  <a:lnTo>
                                    <a:pt x="5" y="162"/>
                                  </a:lnTo>
                                  <a:lnTo>
                                    <a:pt x="12" y="181"/>
                                  </a:lnTo>
                                  <a:lnTo>
                                    <a:pt x="23" y="198"/>
                                  </a:lnTo>
                                  <a:lnTo>
                                    <a:pt x="37" y="214"/>
                                  </a:lnTo>
                                  <a:lnTo>
                                    <a:pt x="40" y="183"/>
                                  </a:lnTo>
                                  <a:lnTo>
                                    <a:pt x="30" y="165"/>
                                  </a:lnTo>
                                  <a:lnTo>
                                    <a:pt x="24" y="146"/>
                                  </a:lnTo>
                                  <a:lnTo>
                                    <a:pt x="22" y="125"/>
                                  </a:lnTo>
                                  <a:lnTo>
                                    <a:pt x="24" y="106"/>
                                  </a:lnTo>
                                  <a:lnTo>
                                    <a:pt x="30" y="87"/>
                                  </a:lnTo>
                                  <a:lnTo>
                                    <a:pt x="39" y="69"/>
                                  </a:lnTo>
                                  <a:lnTo>
                                    <a:pt x="53" y="52"/>
                                  </a:lnTo>
                                  <a:lnTo>
                                    <a:pt x="68" y="40"/>
                                  </a:lnTo>
                                  <a:lnTo>
                                    <a:pt x="85" y="30"/>
                                  </a:lnTo>
                                  <a:lnTo>
                                    <a:pt x="104" y="24"/>
                                  </a:lnTo>
                                  <a:lnTo>
                                    <a:pt x="125" y="22"/>
                                  </a:lnTo>
                                  <a:lnTo>
                                    <a:pt x="145" y="24"/>
                                  </a:lnTo>
                                  <a:lnTo>
                                    <a:pt x="165" y="29"/>
                                  </a:lnTo>
                                  <a:lnTo>
                                    <a:pt x="182" y="39"/>
                                  </a:lnTo>
                                  <a:lnTo>
                                    <a:pt x="198" y="52"/>
                                  </a:lnTo>
                                  <a:lnTo>
                                    <a:pt x="211" y="68"/>
                                  </a:lnTo>
                                  <a:lnTo>
                                    <a:pt x="221" y="85"/>
                                  </a:lnTo>
                                  <a:lnTo>
                                    <a:pt x="226" y="104"/>
                                  </a:lnTo>
                                  <a:lnTo>
                                    <a:pt x="228" y="125"/>
                                  </a:lnTo>
                                  <a:lnTo>
                                    <a:pt x="227" y="145"/>
                                  </a:lnTo>
                                  <a:lnTo>
                                    <a:pt x="221" y="164"/>
                                  </a:lnTo>
                                  <a:lnTo>
                                    <a:pt x="212" y="182"/>
                                  </a:lnTo>
                                  <a:lnTo>
                                    <a:pt x="199" y="197"/>
                                  </a:lnTo>
                                  <a:lnTo>
                                    <a:pt x="183" y="211"/>
                                  </a:lnTo>
                                  <a:lnTo>
                                    <a:pt x="199" y="228"/>
                                  </a:lnTo>
                                  <a:lnTo>
                                    <a:pt x="215" y="214"/>
                                  </a:lnTo>
                                  <a:lnTo>
                                    <a:pt x="226" y="202"/>
                                  </a:lnTo>
                                  <a:lnTo>
                                    <a:pt x="237" y="185"/>
                                  </a:lnTo>
                                  <a:lnTo>
                                    <a:pt x="245" y="167"/>
                                  </a:lnTo>
                                  <a:lnTo>
                                    <a:pt x="249" y="147"/>
                                  </a:lnTo>
                                  <a:lnTo>
                                    <a:pt x="251" y="125"/>
                                  </a:lnTo>
                                  <a:lnTo>
                                    <a:pt x="250" y="108"/>
                                  </a:lnTo>
                                  <a:lnTo>
                                    <a:pt x="246" y="88"/>
                                  </a:lnTo>
                                  <a:lnTo>
                                    <a:pt x="238" y="69"/>
                                  </a:lnTo>
                                  <a:lnTo>
                                    <a:pt x="228" y="52"/>
                                  </a:lnTo>
                                  <a:lnTo>
                                    <a:pt x="214" y="36"/>
                                  </a:lnTo>
                                  <a:lnTo>
                                    <a:pt x="201" y="25"/>
                                  </a:lnTo>
                                  <a:lnTo>
                                    <a:pt x="184" y="14"/>
                                  </a:lnTo>
                                  <a:lnTo>
                                    <a:pt x="166" y="6"/>
                                  </a:lnTo>
                                  <a:lnTo>
                                    <a:pt x="146" y="1"/>
                                  </a:lnTo>
                                  <a:lnTo>
                                    <a:pt x="125" y="0"/>
                                  </a:lnTo>
                                  <a:lnTo>
                                    <a:pt x="108" y="0"/>
                                  </a:lnTo>
                                  <a:lnTo>
                                    <a:pt x="88" y="5"/>
                                  </a:lnTo>
                                  <a:lnTo>
                                    <a:pt x="70" y="12"/>
                                  </a:lnTo>
                                  <a:lnTo>
                                    <a:pt x="52" y="22"/>
                                  </a:lnTo>
                                  <a:lnTo>
                                    <a:pt x="37" y="36"/>
                                  </a:lnTo>
                                  <a:lnTo>
                                    <a:pt x="25" y="50"/>
                                  </a:lnTo>
                                  <a:lnTo>
                                    <a:pt x="14" y="67"/>
                                  </a:lnTo>
                                  <a:lnTo>
                                    <a:pt x="6" y="85"/>
                                  </a:lnTo>
                                  <a:lnTo>
                                    <a:pt x="1" y="105"/>
                                  </a:lnTo>
                                  <a:lnTo>
                                    <a:pt x="0"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0" name="Freeform 32"/>
                        <wps:cNvSpPr>
                          <a:spLocks/>
                        </wps:cNvSpPr>
                        <wps:spPr bwMode="auto">
                          <a:xfrm>
                            <a:off x="1924" y="85"/>
                            <a:ext cx="173" cy="173"/>
                          </a:xfrm>
                          <a:custGeom>
                            <a:avLst/>
                            <a:gdLst>
                              <a:gd name="T0" fmla="*/ 86 w 173"/>
                              <a:gd name="T1" fmla="*/ 0 h 173"/>
                              <a:gd name="T2" fmla="*/ 83 w 173"/>
                              <a:gd name="T3" fmla="*/ 0 h 173"/>
                              <a:gd name="T4" fmla="*/ 61 w 173"/>
                              <a:gd name="T5" fmla="*/ 3 h 173"/>
                              <a:gd name="T6" fmla="*/ 41 w 173"/>
                              <a:gd name="T7" fmla="*/ 12 h 173"/>
                              <a:gd name="T8" fmla="*/ 24 w 173"/>
                              <a:gd name="T9" fmla="*/ 26 h 173"/>
                              <a:gd name="T10" fmla="*/ 11 w 173"/>
                              <a:gd name="T11" fmla="*/ 43 h 173"/>
                              <a:gd name="T12" fmla="*/ 2 w 173"/>
                              <a:gd name="T13" fmla="*/ 63 h 173"/>
                              <a:gd name="T14" fmla="*/ 0 w 173"/>
                              <a:gd name="T15" fmla="*/ 86 h 173"/>
                              <a:gd name="T16" fmla="*/ 0 w 173"/>
                              <a:gd name="T17" fmla="*/ 89 h 173"/>
                              <a:gd name="T18" fmla="*/ 3 w 173"/>
                              <a:gd name="T19" fmla="*/ 111 h 173"/>
                              <a:gd name="T20" fmla="*/ 12 w 173"/>
                              <a:gd name="T21" fmla="*/ 131 h 173"/>
                              <a:gd name="T22" fmla="*/ 26 w 173"/>
                              <a:gd name="T23" fmla="*/ 148 h 173"/>
                              <a:gd name="T24" fmla="*/ 43 w 173"/>
                              <a:gd name="T25" fmla="*/ 161 h 173"/>
                              <a:gd name="T26" fmla="*/ 63 w 173"/>
                              <a:gd name="T27" fmla="*/ 169 h 173"/>
                              <a:gd name="T28" fmla="*/ 86 w 173"/>
                              <a:gd name="T29" fmla="*/ 172 h 173"/>
                              <a:gd name="T30" fmla="*/ 89 w 173"/>
                              <a:gd name="T31" fmla="*/ 172 h 173"/>
                              <a:gd name="T32" fmla="*/ 111 w 173"/>
                              <a:gd name="T33" fmla="*/ 169 h 173"/>
                              <a:gd name="T34" fmla="*/ 131 w 173"/>
                              <a:gd name="T35" fmla="*/ 160 h 173"/>
                              <a:gd name="T36" fmla="*/ 148 w 173"/>
                              <a:gd name="T37" fmla="*/ 146 h 173"/>
                              <a:gd name="T38" fmla="*/ 161 w 173"/>
                              <a:gd name="T39" fmla="*/ 129 h 173"/>
                              <a:gd name="T40" fmla="*/ 169 w 173"/>
                              <a:gd name="T41" fmla="*/ 108 h 173"/>
                              <a:gd name="T42" fmla="*/ 172 w 173"/>
                              <a:gd name="T43" fmla="*/ 86 h 173"/>
                              <a:gd name="T44" fmla="*/ 172 w 173"/>
                              <a:gd name="T45" fmla="*/ 83 h 173"/>
                              <a:gd name="T46" fmla="*/ 169 w 173"/>
                              <a:gd name="T47" fmla="*/ 61 h 173"/>
                              <a:gd name="T48" fmla="*/ 160 w 173"/>
                              <a:gd name="T49" fmla="*/ 41 h 173"/>
                              <a:gd name="T50" fmla="*/ 146 w 173"/>
                              <a:gd name="T51" fmla="*/ 24 h 173"/>
                              <a:gd name="T52" fmla="*/ 129 w 173"/>
                              <a:gd name="T53" fmla="*/ 11 h 173"/>
                              <a:gd name="T54" fmla="*/ 109 w 173"/>
                              <a:gd name="T55" fmla="*/ 2 h 173"/>
                              <a:gd name="T56" fmla="*/ 86 w 173"/>
                              <a:gd name="T57" fmla="*/ 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73" h="173">
                                <a:moveTo>
                                  <a:pt x="86" y="0"/>
                                </a:moveTo>
                                <a:lnTo>
                                  <a:pt x="83" y="0"/>
                                </a:lnTo>
                                <a:lnTo>
                                  <a:pt x="61" y="3"/>
                                </a:lnTo>
                                <a:lnTo>
                                  <a:pt x="41" y="12"/>
                                </a:lnTo>
                                <a:lnTo>
                                  <a:pt x="24" y="26"/>
                                </a:lnTo>
                                <a:lnTo>
                                  <a:pt x="11" y="43"/>
                                </a:lnTo>
                                <a:lnTo>
                                  <a:pt x="2" y="63"/>
                                </a:lnTo>
                                <a:lnTo>
                                  <a:pt x="0" y="86"/>
                                </a:lnTo>
                                <a:lnTo>
                                  <a:pt x="0" y="89"/>
                                </a:lnTo>
                                <a:lnTo>
                                  <a:pt x="3" y="111"/>
                                </a:lnTo>
                                <a:lnTo>
                                  <a:pt x="12" y="131"/>
                                </a:lnTo>
                                <a:lnTo>
                                  <a:pt x="26" y="148"/>
                                </a:lnTo>
                                <a:lnTo>
                                  <a:pt x="43" y="161"/>
                                </a:lnTo>
                                <a:lnTo>
                                  <a:pt x="63" y="169"/>
                                </a:lnTo>
                                <a:lnTo>
                                  <a:pt x="86" y="172"/>
                                </a:lnTo>
                                <a:lnTo>
                                  <a:pt x="89" y="172"/>
                                </a:lnTo>
                                <a:lnTo>
                                  <a:pt x="111" y="169"/>
                                </a:lnTo>
                                <a:lnTo>
                                  <a:pt x="131" y="160"/>
                                </a:lnTo>
                                <a:lnTo>
                                  <a:pt x="148" y="146"/>
                                </a:lnTo>
                                <a:lnTo>
                                  <a:pt x="161" y="129"/>
                                </a:lnTo>
                                <a:lnTo>
                                  <a:pt x="169" y="108"/>
                                </a:lnTo>
                                <a:lnTo>
                                  <a:pt x="172" y="86"/>
                                </a:lnTo>
                                <a:lnTo>
                                  <a:pt x="172" y="83"/>
                                </a:lnTo>
                                <a:lnTo>
                                  <a:pt x="169" y="61"/>
                                </a:lnTo>
                                <a:lnTo>
                                  <a:pt x="160" y="41"/>
                                </a:lnTo>
                                <a:lnTo>
                                  <a:pt x="146" y="24"/>
                                </a:lnTo>
                                <a:lnTo>
                                  <a:pt x="129" y="11"/>
                                </a:lnTo>
                                <a:lnTo>
                                  <a:pt x="109" y="2"/>
                                </a:lnTo>
                                <a:lnTo>
                                  <a:pt x="8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33"/>
                        <wps:cNvSpPr>
                          <a:spLocks/>
                        </wps:cNvSpPr>
                        <wps:spPr bwMode="auto">
                          <a:xfrm>
                            <a:off x="1985" y="141"/>
                            <a:ext cx="51" cy="89"/>
                          </a:xfrm>
                          <a:custGeom>
                            <a:avLst/>
                            <a:gdLst>
                              <a:gd name="T0" fmla="*/ 10 w 51"/>
                              <a:gd name="T1" fmla="*/ 89 h 89"/>
                              <a:gd name="T2" fmla="*/ 39 w 51"/>
                              <a:gd name="T3" fmla="*/ 89 h 89"/>
                              <a:gd name="T4" fmla="*/ 39 w 51"/>
                              <a:gd name="T5" fmla="*/ 44 h 89"/>
                              <a:gd name="T6" fmla="*/ 50 w 51"/>
                              <a:gd name="T7" fmla="*/ 44 h 89"/>
                              <a:gd name="T8" fmla="*/ 50 w 51"/>
                              <a:gd name="T9" fmla="*/ 6 h 89"/>
                              <a:gd name="T10" fmla="*/ 47 w 51"/>
                              <a:gd name="T11" fmla="*/ 0 h 89"/>
                              <a:gd name="T12" fmla="*/ 6 w 51"/>
                              <a:gd name="T13" fmla="*/ 0 h 89"/>
                              <a:gd name="T14" fmla="*/ 0 w 51"/>
                              <a:gd name="T15" fmla="*/ 2 h 89"/>
                              <a:gd name="T16" fmla="*/ 0 w 51"/>
                              <a:gd name="T17" fmla="*/ 44 h 89"/>
                              <a:gd name="T18" fmla="*/ 10 w 51"/>
                              <a:gd name="T19" fmla="*/ 44 h 89"/>
                              <a:gd name="T20" fmla="*/ 10 w 51"/>
                              <a:gd name="T21" fmla="*/ 89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1" h="89">
                                <a:moveTo>
                                  <a:pt x="10" y="89"/>
                                </a:moveTo>
                                <a:lnTo>
                                  <a:pt x="39" y="89"/>
                                </a:lnTo>
                                <a:lnTo>
                                  <a:pt x="39" y="44"/>
                                </a:lnTo>
                                <a:lnTo>
                                  <a:pt x="50" y="44"/>
                                </a:lnTo>
                                <a:lnTo>
                                  <a:pt x="50" y="6"/>
                                </a:lnTo>
                                <a:lnTo>
                                  <a:pt x="47" y="0"/>
                                </a:lnTo>
                                <a:lnTo>
                                  <a:pt x="6" y="0"/>
                                </a:lnTo>
                                <a:lnTo>
                                  <a:pt x="0" y="2"/>
                                </a:lnTo>
                                <a:lnTo>
                                  <a:pt x="0" y="44"/>
                                </a:lnTo>
                                <a:lnTo>
                                  <a:pt x="10" y="44"/>
                                </a:lnTo>
                                <a:lnTo>
                                  <a:pt x="1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34"/>
                        <wps:cNvSpPr>
                          <a:spLocks/>
                        </wps:cNvSpPr>
                        <wps:spPr bwMode="auto">
                          <a:xfrm>
                            <a:off x="1997" y="109"/>
                            <a:ext cx="27" cy="27"/>
                          </a:xfrm>
                          <a:custGeom>
                            <a:avLst/>
                            <a:gdLst>
                              <a:gd name="T0" fmla="*/ 13 w 27"/>
                              <a:gd name="T1" fmla="*/ 0 h 27"/>
                              <a:gd name="T2" fmla="*/ 5 w 27"/>
                              <a:gd name="T3" fmla="*/ 0 h 27"/>
                              <a:gd name="T4" fmla="*/ 0 w 27"/>
                              <a:gd name="T5" fmla="*/ 5 h 27"/>
                              <a:gd name="T6" fmla="*/ 0 w 27"/>
                              <a:gd name="T7" fmla="*/ 20 h 27"/>
                              <a:gd name="T8" fmla="*/ 5 w 27"/>
                              <a:gd name="T9" fmla="*/ 26 h 27"/>
                              <a:gd name="T10" fmla="*/ 20 w 27"/>
                              <a:gd name="T11" fmla="*/ 26 h 27"/>
                              <a:gd name="T12" fmla="*/ 26 w 27"/>
                              <a:gd name="T13" fmla="*/ 20 h 27"/>
                              <a:gd name="T14" fmla="*/ 26 w 27"/>
                              <a:gd name="T15" fmla="*/ 5 h 27"/>
                              <a:gd name="T16" fmla="*/ 20 w 27"/>
                              <a:gd name="T17" fmla="*/ 0 h 27"/>
                              <a:gd name="T18" fmla="*/ 13 w 27"/>
                              <a:gd name="T19"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 h="27">
                                <a:moveTo>
                                  <a:pt x="13" y="0"/>
                                </a:moveTo>
                                <a:lnTo>
                                  <a:pt x="5" y="0"/>
                                </a:lnTo>
                                <a:lnTo>
                                  <a:pt x="0" y="5"/>
                                </a:lnTo>
                                <a:lnTo>
                                  <a:pt x="0" y="20"/>
                                </a:lnTo>
                                <a:lnTo>
                                  <a:pt x="5" y="26"/>
                                </a:lnTo>
                                <a:lnTo>
                                  <a:pt x="20" y="26"/>
                                </a:lnTo>
                                <a:lnTo>
                                  <a:pt x="26" y="20"/>
                                </a:lnTo>
                                <a:lnTo>
                                  <a:pt x="26" y="5"/>
                                </a:lnTo>
                                <a:lnTo>
                                  <a:pt x="20" y="0"/>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3" name="Group 35"/>
                        <wpg:cNvGrpSpPr>
                          <a:grpSpLocks/>
                        </wpg:cNvGrpSpPr>
                        <wpg:grpSpPr bwMode="auto">
                          <a:xfrm>
                            <a:off x="1917" y="76"/>
                            <a:ext cx="114" cy="187"/>
                            <a:chOff x="1917" y="76"/>
                            <a:chExt cx="114" cy="187"/>
                          </a:xfrm>
                        </wpg:grpSpPr>
                        <wps:wsp>
                          <wps:cNvPr id="24" name="Freeform 36"/>
                          <wps:cNvSpPr>
                            <a:spLocks/>
                          </wps:cNvSpPr>
                          <wps:spPr bwMode="auto">
                            <a:xfrm>
                              <a:off x="1917" y="76"/>
                              <a:ext cx="114" cy="187"/>
                            </a:xfrm>
                            <a:custGeom>
                              <a:avLst/>
                              <a:gdLst>
                                <a:gd name="T0" fmla="*/ 93 w 114"/>
                                <a:gd name="T1" fmla="*/ 169 h 187"/>
                                <a:gd name="T2" fmla="*/ 73 w 114"/>
                                <a:gd name="T3" fmla="*/ 166 h 187"/>
                                <a:gd name="T4" fmla="*/ 54 w 114"/>
                                <a:gd name="T5" fmla="*/ 159 h 187"/>
                                <a:gd name="T6" fmla="*/ 39 w 114"/>
                                <a:gd name="T7" fmla="*/ 146 h 187"/>
                                <a:gd name="T8" fmla="*/ 26 w 114"/>
                                <a:gd name="T9" fmla="*/ 130 h 187"/>
                                <a:gd name="T10" fmla="*/ 19 w 114"/>
                                <a:gd name="T11" fmla="*/ 150 h 187"/>
                                <a:gd name="T12" fmla="*/ 27 w 114"/>
                                <a:gd name="T13" fmla="*/ 159 h 187"/>
                                <a:gd name="T14" fmla="*/ 43 w 114"/>
                                <a:gd name="T15" fmla="*/ 172 h 187"/>
                                <a:gd name="T16" fmla="*/ 61 w 114"/>
                                <a:gd name="T17" fmla="*/ 181 h 187"/>
                                <a:gd name="T18" fmla="*/ 81 w 114"/>
                                <a:gd name="T19" fmla="*/ 185 h 187"/>
                                <a:gd name="T20" fmla="*/ 93 w 114"/>
                                <a:gd name="T21" fmla="*/ 186 h 187"/>
                                <a:gd name="T22" fmla="*/ 113 w 114"/>
                                <a:gd name="T23" fmla="*/ 184 h 187"/>
                                <a:gd name="T24" fmla="*/ 112 w 114"/>
                                <a:gd name="T25" fmla="*/ 167 h 187"/>
                                <a:gd name="T26" fmla="*/ 93 w 114"/>
                                <a:gd name="T27" fmla="*/ 16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4" h="187">
                                  <a:moveTo>
                                    <a:pt x="93" y="169"/>
                                  </a:moveTo>
                                  <a:lnTo>
                                    <a:pt x="73" y="166"/>
                                  </a:lnTo>
                                  <a:lnTo>
                                    <a:pt x="54" y="159"/>
                                  </a:lnTo>
                                  <a:lnTo>
                                    <a:pt x="39" y="146"/>
                                  </a:lnTo>
                                  <a:lnTo>
                                    <a:pt x="26" y="130"/>
                                  </a:lnTo>
                                  <a:lnTo>
                                    <a:pt x="19" y="150"/>
                                  </a:lnTo>
                                  <a:lnTo>
                                    <a:pt x="27" y="159"/>
                                  </a:lnTo>
                                  <a:lnTo>
                                    <a:pt x="43" y="172"/>
                                  </a:lnTo>
                                  <a:lnTo>
                                    <a:pt x="61" y="181"/>
                                  </a:lnTo>
                                  <a:lnTo>
                                    <a:pt x="81" y="185"/>
                                  </a:lnTo>
                                  <a:lnTo>
                                    <a:pt x="93" y="186"/>
                                  </a:lnTo>
                                  <a:lnTo>
                                    <a:pt x="113" y="184"/>
                                  </a:lnTo>
                                  <a:lnTo>
                                    <a:pt x="112" y="167"/>
                                  </a:lnTo>
                                  <a:lnTo>
                                    <a:pt x="93" y="1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37"/>
                          <wps:cNvSpPr>
                            <a:spLocks/>
                          </wps:cNvSpPr>
                          <wps:spPr bwMode="auto">
                            <a:xfrm>
                              <a:off x="1917" y="76"/>
                              <a:ext cx="114" cy="187"/>
                            </a:xfrm>
                            <a:custGeom>
                              <a:avLst/>
                              <a:gdLst>
                                <a:gd name="T0" fmla="*/ 19 w 114"/>
                                <a:gd name="T1" fmla="*/ 150 h 187"/>
                                <a:gd name="T2" fmla="*/ 26 w 114"/>
                                <a:gd name="T3" fmla="*/ 130 h 187"/>
                                <a:gd name="T4" fmla="*/ 19 w 114"/>
                                <a:gd name="T5" fmla="*/ 111 h 187"/>
                                <a:gd name="T6" fmla="*/ 16 w 114"/>
                                <a:gd name="T7" fmla="*/ 93 h 187"/>
                                <a:gd name="T8" fmla="*/ 19 w 114"/>
                                <a:gd name="T9" fmla="*/ 73 h 187"/>
                                <a:gd name="T10" fmla="*/ 27 w 114"/>
                                <a:gd name="T11" fmla="*/ 54 h 187"/>
                                <a:gd name="T12" fmla="*/ 39 w 114"/>
                                <a:gd name="T13" fmla="*/ 39 h 187"/>
                                <a:gd name="T14" fmla="*/ 55 w 114"/>
                                <a:gd name="T15" fmla="*/ 26 h 187"/>
                                <a:gd name="T16" fmla="*/ 74 w 114"/>
                                <a:gd name="T17" fmla="*/ 18 h 187"/>
                                <a:gd name="T18" fmla="*/ 93 w 114"/>
                                <a:gd name="T19" fmla="*/ 16 h 187"/>
                                <a:gd name="T20" fmla="*/ 114 w 114"/>
                                <a:gd name="T21" fmla="*/ 19 h 187"/>
                                <a:gd name="T22" fmla="*/ 132 w 114"/>
                                <a:gd name="T23" fmla="*/ 27 h 187"/>
                                <a:gd name="T24" fmla="*/ 147 w 114"/>
                                <a:gd name="T25" fmla="*/ 39 h 187"/>
                                <a:gd name="T26" fmla="*/ 160 w 114"/>
                                <a:gd name="T27" fmla="*/ 55 h 187"/>
                                <a:gd name="T28" fmla="*/ 167 w 114"/>
                                <a:gd name="T29" fmla="*/ 74 h 187"/>
                                <a:gd name="T30" fmla="*/ 169 w 114"/>
                                <a:gd name="T31" fmla="*/ 93 h 187"/>
                                <a:gd name="T32" fmla="*/ 167 w 114"/>
                                <a:gd name="T33" fmla="*/ 114 h 187"/>
                                <a:gd name="T34" fmla="*/ 159 w 114"/>
                                <a:gd name="T35" fmla="*/ 132 h 187"/>
                                <a:gd name="T36" fmla="*/ 147 w 114"/>
                                <a:gd name="T37" fmla="*/ 146 h 187"/>
                                <a:gd name="T38" fmla="*/ 131 w 114"/>
                                <a:gd name="T39" fmla="*/ 159 h 187"/>
                                <a:gd name="T40" fmla="*/ 112 w 114"/>
                                <a:gd name="T41" fmla="*/ 167 h 187"/>
                                <a:gd name="T42" fmla="*/ 113 w 114"/>
                                <a:gd name="T43" fmla="*/ 184 h 187"/>
                                <a:gd name="T44" fmla="*/ 132 w 114"/>
                                <a:gd name="T45" fmla="*/ 178 h 187"/>
                                <a:gd name="T46" fmla="*/ 150 w 114"/>
                                <a:gd name="T47" fmla="*/ 167 h 187"/>
                                <a:gd name="T48" fmla="*/ 159 w 114"/>
                                <a:gd name="T49" fmla="*/ 158 h 187"/>
                                <a:gd name="T50" fmla="*/ 172 w 114"/>
                                <a:gd name="T51" fmla="*/ 142 h 187"/>
                                <a:gd name="T52" fmla="*/ 181 w 114"/>
                                <a:gd name="T53" fmla="*/ 124 h 187"/>
                                <a:gd name="T54" fmla="*/ 186 w 114"/>
                                <a:gd name="T55" fmla="*/ 104 h 187"/>
                                <a:gd name="T56" fmla="*/ 186 w 114"/>
                                <a:gd name="T57" fmla="*/ 93 h 187"/>
                                <a:gd name="T58" fmla="*/ 184 w 114"/>
                                <a:gd name="T59" fmla="*/ 72 h 187"/>
                                <a:gd name="T60" fmla="*/ 178 w 114"/>
                                <a:gd name="T61" fmla="*/ 53 h 187"/>
                                <a:gd name="T62" fmla="*/ 167 w 114"/>
                                <a:gd name="T63" fmla="*/ 36 h 187"/>
                                <a:gd name="T64" fmla="*/ 159 w 114"/>
                                <a:gd name="T65" fmla="*/ 27 h 187"/>
                                <a:gd name="T66" fmla="*/ 143 w 114"/>
                                <a:gd name="T67" fmla="*/ 14 h 187"/>
                                <a:gd name="T68" fmla="*/ 125 w 114"/>
                                <a:gd name="T69" fmla="*/ 5 h 187"/>
                                <a:gd name="T70" fmla="*/ 105 w 114"/>
                                <a:gd name="T71" fmla="*/ 0 h 187"/>
                                <a:gd name="T72" fmla="*/ 93 w 114"/>
                                <a:gd name="T73" fmla="*/ 0 h 187"/>
                                <a:gd name="T74" fmla="*/ 72 w 114"/>
                                <a:gd name="T75" fmla="*/ 2 h 187"/>
                                <a:gd name="T76" fmla="*/ 53 w 114"/>
                                <a:gd name="T77" fmla="*/ 8 h 187"/>
                                <a:gd name="T78" fmla="*/ 36 w 114"/>
                                <a:gd name="T79" fmla="*/ 19 h 187"/>
                                <a:gd name="T80" fmla="*/ 27 w 114"/>
                                <a:gd name="T81" fmla="*/ 27 h 187"/>
                                <a:gd name="T82" fmla="*/ 14 w 114"/>
                                <a:gd name="T83" fmla="*/ 43 h 187"/>
                                <a:gd name="T84" fmla="*/ 5 w 114"/>
                                <a:gd name="T85" fmla="*/ 61 h 187"/>
                                <a:gd name="T86" fmla="*/ 0 w 114"/>
                                <a:gd name="T87" fmla="*/ 81 h 187"/>
                                <a:gd name="T88" fmla="*/ 0 w 114"/>
                                <a:gd name="T89" fmla="*/ 93 h 187"/>
                                <a:gd name="T90" fmla="*/ 2 w 114"/>
                                <a:gd name="T91" fmla="*/ 113 h 187"/>
                                <a:gd name="T92" fmla="*/ 8 w 114"/>
                                <a:gd name="T93" fmla="*/ 132 h 187"/>
                                <a:gd name="T94" fmla="*/ 19 w 114"/>
                                <a:gd name="T95" fmla="*/ 150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87">
                                  <a:moveTo>
                                    <a:pt x="19" y="150"/>
                                  </a:moveTo>
                                  <a:lnTo>
                                    <a:pt x="26" y="130"/>
                                  </a:lnTo>
                                  <a:lnTo>
                                    <a:pt x="19" y="111"/>
                                  </a:lnTo>
                                  <a:lnTo>
                                    <a:pt x="16" y="93"/>
                                  </a:lnTo>
                                  <a:lnTo>
                                    <a:pt x="19" y="73"/>
                                  </a:lnTo>
                                  <a:lnTo>
                                    <a:pt x="27" y="54"/>
                                  </a:lnTo>
                                  <a:lnTo>
                                    <a:pt x="39" y="39"/>
                                  </a:lnTo>
                                  <a:lnTo>
                                    <a:pt x="55" y="26"/>
                                  </a:lnTo>
                                  <a:lnTo>
                                    <a:pt x="74" y="18"/>
                                  </a:lnTo>
                                  <a:lnTo>
                                    <a:pt x="93" y="16"/>
                                  </a:lnTo>
                                  <a:lnTo>
                                    <a:pt x="114" y="19"/>
                                  </a:lnTo>
                                  <a:lnTo>
                                    <a:pt x="132" y="27"/>
                                  </a:lnTo>
                                  <a:lnTo>
                                    <a:pt x="147" y="39"/>
                                  </a:lnTo>
                                  <a:lnTo>
                                    <a:pt x="160" y="55"/>
                                  </a:lnTo>
                                  <a:lnTo>
                                    <a:pt x="167" y="74"/>
                                  </a:lnTo>
                                  <a:lnTo>
                                    <a:pt x="169" y="93"/>
                                  </a:lnTo>
                                  <a:lnTo>
                                    <a:pt x="167" y="114"/>
                                  </a:lnTo>
                                  <a:lnTo>
                                    <a:pt x="159" y="132"/>
                                  </a:lnTo>
                                  <a:lnTo>
                                    <a:pt x="147" y="146"/>
                                  </a:lnTo>
                                  <a:lnTo>
                                    <a:pt x="131" y="159"/>
                                  </a:lnTo>
                                  <a:lnTo>
                                    <a:pt x="112" y="167"/>
                                  </a:lnTo>
                                  <a:lnTo>
                                    <a:pt x="113" y="184"/>
                                  </a:lnTo>
                                  <a:lnTo>
                                    <a:pt x="132" y="178"/>
                                  </a:lnTo>
                                  <a:lnTo>
                                    <a:pt x="150" y="167"/>
                                  </a:lnTo>
                                  <a:lnTo>
                                    <a:pt x="159" y="158"/>
                                  </a:lnTo>
                                  <a:lnTo>
                                    <a:pt x="172" y="142"/>
                                  </a:lnTo>
                                  <a:lnTo>
                                    <a:pt x="181" y="124"/>
                                  </a:lnTo>
                                  <a:lnTo>
                                    <a:pt x="186" y="104"/>
                                  </a:lnTo>
                                  <a:lnTo>
                                    <a:pt x="186" y="93"/>
                                  </a:lnTo>
                                  <a:lnTo>
                                    <a:pt x="184" y="72"/>
                                  </a:lnTo>
                                  <a:lnTo>
                                    <a:pt x="178" y="53"/>
                                  </a:lnTo>
                                  <a:lnTo>
                                    <a:pt x="167" y="36"/>
                                  </a:lnTo>
                                  <a:lnTo>
                                    <a:pt x="159" y="27"/>
                                  </a:lnTo>
                                  <a:lnTo>
                                    <a:pt x="143" y="14"/>
                                  </a:lnTo>
                                  <a:lnTo>
                                    <a:pt x="125" y="5"/>
                                  </a:lnTo>
                                  <a:lnTo>
                                    <a:pt x="105" y="0"/>
                                  </a:lnTo>
                                  <a:lnTo>
                                    <a:pt x="93" y="0"/>
                                  </a:lnTo>
                                  <a:lnTo>
                                    <a:pt x="72" y="2"/>
                                  </a:lnTo>
                                  <a:lnTo>
                                    <a:pt x="53" y="8"/>
                                  </a:lnTo>
                                  <a:lnTo>
                                    <a:pt x="36" y="19"/>
                                  </a:lnTo>
                                  <a:lnTo>
                                    <a:pt x="27" y="27"/>
                                  </a:lnTo>
                                  <a:lnTo>
                                    <a:pt x="14" y="43"/>
                                  </a:lnTo>
                                  <a:lnTo>
                                    <a:pt x="5" y="61"/>
                                  </a:lnTo>
                                  <a:lnTo>
                                    <a:pt x="0" y="81"/>
                                  </a:lnTo>
                                  <a:lnTo>
                                    <a:pt x="0" y="93"/>
                                  </a:lnTo>
                                  <a:lnTo>
                                    <a:pt x="2" y="113"/>
                                  </a:lnTo>
                                  <a:lnTo>
                                    <a:pt x="8" y="132"/>
                                  </a:lnTo>
                                  <a:lnTo>
                                    <a:pt x="1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1B990258" id="Group 17" o:spid="_x0000_s1026" style="position:absolute;margin-left:69.35pt;margin-top:1.95pt;width:49.3pt;height:17.9pt;z-index:-251659776;mso-position-horizontal-relative:page" coordorigin="1387,39" coordsize="98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" o:allowincell="f">
                <v:shape id="Freeform 18" o:spid="_x0000_s1027" style="position:absolute;left:1399;top:53;width:959;height:328;visibility:visible;mso-wrap-style:square;v-text-anchor:top" coordsize="959,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" path="m958,327l959,27,959,,948,1r-13,l23,,1,,,12,,327r958,xe" fillcolor="#aeaeae" stroked="f">
                  <v:path arrowok="t" o:connecttype="custom" o:connectlocs="958,327;959,27;959,0;948,1;935,1;23,0;1,0;0,12;0,327;958,327" o:connectangles="0,0,0,0,0,0,0,0,0,0"/>
                </v:shape>
                <v:group id="Group 19" o:spid="_x0000_s1028" style="position:absolute;left:1397;top:49;width:966;height:338" coordorigin="1397,49"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20" o:spid="_x0000_s1029"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" path="m4,337r957,l965,336,965,8,957,,18,,12,8r941,l957,12r,225l290,237r-11,17l266,270r-16,13l232,294r-19,9l193,308r-22,3l165,311r-21,-2l123,305r-20,-8l85,286,4,337xe" fillcolor="black" stroked="f">
                    <v:path arrowok="t" o:connecttype="custom" o:connectlocs="4,337;961,337;965,336;965,8;957,0;18,0;12,8;953,8;957,12;957,237;290,237;279,254;266,270;250,283;232,294;213,303;193,308;171,311;165,311;144,309;123,305;103,297;85,286;4,337" o:connectangles="0,0,0,0,0,0,0,0,0,0,0,0,0,0,0,0,0,0,0,0,0,0,0,0"/>
                  </v:shape>
                  <v:shape id="Freeform 21" o:spid="_x0000_s1030"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" path="m8,157l8,12,12,8,18,,8,,,8,,333r1,4l4,337,85,286,69,274,55,259,43,242r-3,-5l8,237r,-80xe" fillcolor="black" stroked="f">
                    <v:path arrowok="t" o:connecttype="custom" o:connectlocs="8,157;8,12;12,8;18,0;8,0;0,8;0,333;1,337;4,337;85,286;69,274;55,259;43,242;40,237;8,237;8,157" o:connectangles="0,0,0,0,0,0,0,0,0,0,0,0,0,0,0,0"/>
                  </v:shape>
                </v:group>
                <v:group id="Group 22" o:spid="_x0000_s1031" style="position:absolute;left:1966;top:313;width:44;height:53" coordorigin="1966,313"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Freeform 23" o:spid="_x0000_s1032"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" path="m11,9r11,l25,,,,,53,11,44,11,9xe" stroked="f">
                    <v:path arrowok="t" o:connecttype="custom" o:connectlocs="11,9;22,9;25,0;0,0;0,53;11,44;11,9" o:connectangles="0,0,0,0,0,0,0"/>
                  </v:shape>
                  <v:shape id="Freeform 24" o:spid="_x0000_s1033"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" path="m25,53r3,l32,52r6,-3l43,44r1,-4l44,34,42,29,37,23r4,-5l42,13,41,8,38,3,34,1,29,,25,,22,9r2,l29,10r1,5l28,20r-5,1l11,21r,8l24,29r5,1l32,34r,5l28,43r-4,1l11,44,,53r25,xe" stroked="f">
                    <v:path arrowok="t" o:connecttype="custom" o:connectlocs="25,53;28,53;32,52;38,49;43,44;44,40;44,34;42,29;37,23;41,18;42,13;41,8;38,3;34,1;29,0;25,0;22,9;24,9;29,10;30,15;28,20;23,21;11,21;11,29;24,29;29,30;32,34;32,39;28,43;24,44;11,44;0,53;25,53" o:connectangles="0,0,0,0,0,0,0,0,0,0,0,0,0,0,0,0,0,0,0,0,0,0,0,0,0,0,0,0,0,0,0,0,0"/>
                  </v:shape>
                </v:group>
                <v:shape id="Freeform 25" o:spid="_x0000_s1034" style="position:absolute;left:2012;top:313;width:52;height:53;visibility:visible;mso-wrap-style:square;v-text-anchor:top" coordsize="5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" path="m19,32r,21l31,53r,-21l51,,38,,25,21,13,,,,19,32xe" stroked="f">
                  <v:path arrowok="t" o:connecttype="custom" o:connectlocs="19,32;19,53;31,53;31,32;51,0;38,0;25,21;13,0;0,0;19,32" o:connectangles="0,0,0,0,0,0,0,0,0,0"/>
                </v:shape>
                <v:shape id="Freeform 26" o:spid="_x0000_s1035" style="position:absolute;left:1453;top:97;width:219;height:220;visibility:visible;mso-wrap-style:square;v-text-anchor:top" coordsize="219,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" path="m219,109r,l218,92,212,70,202,51,189,33,172,19,153,9,132,2,109,,92,1,70,7,51,16,33,30,19,46,9,65,2,87,,109r,l1,127r6,21l16,168r14,17l46,199r19,11l87,217r22,2l127,218r21,-6l168,202r17,-13l199,172r11,-19l217,132r2,-23xe" stroked="f">
                  <v:path arrowok="t" o:connecttype="custom" o:connectlocs="219,109;219,109;218,92;212,70;202,51;189,33;172,19;153,9;132,2;109,0;92,1;70,7;51,16;33,30;19,46;9,65;2,87;0,109;0,109;1,127;7,148;16,168;30,185;46,199;65,210;87,217;109,219;127,218;148,212;168,202;185,189;199,172;210,153;217,132;219,109" o:connectangles="0,0,0,0,0,0,0,0,0,0,0,0,0,0,0,0,0,0,0,0,0,0,0,0,0,0,0,0,0,0,0,0,0,0,0"/>
                </v:shape>
                <v:group id="Group 27" o:spid="_x0000_s1036" style="position:absolute;left:1437;top:81;width:197;height:252" coordorigin="1437,81"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28" o:spid="_x0000_s1037"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" path="m71,161r9,3l106,164r11,-6l124,145r-15,-8l106,144r-6,4l82,148r-6,-8l76,110r6,-7l99,103r5,3l107,113r17,-8l117,92,106,86r-26,l71,90r-7,7l57,104r-3,9l54,138r3,9l64,154r7,7xe" fillcolor="black" stroked="f">
                    <v:path arrowok="t" o:connecttype="custom" o:connectlocs="71,161;80,164;106,164;117,158;124,145;109,137;106,144;100,148;82,148;76,140;76,110;82,103;99,103;104,106;107,113;124,105;117,92;106,86;80,86;71,90;64,97;57,104;54,113;54,138;57,147;64,154;71,161" o:connectangles="0,0,0,0,0,0,0,0,0,0,0,0,0,0,0,0,0,0,0,0,0,0,0,0,0,0,0"/>
                  </v:shape>
                  <v:shape id="Freeform 29" o:spid="_x0000_s1038"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" path="m144,161r9,3l178,164r11,-6l197,145r-16,-8l178,144r-5,4l154,148r-5,-8l149,110r5,-7l172,103r4,3l180,113r16,-8l190,92,179,86r-26,l144,90r-7,7l130,104r-3,9l127,138r3,9l137,154r7,7xe" fillcolor="black" stroked="f">
                    <v:path arrowok="t" o:connecttype="custom" o:connectlocs="144,161;153,164;178,164;189,158;197,145;181,137;178,144;173,148;154,148;149,140;149,110;154,103;172,103;176,106;180,113;196,105;190,92;179,86;153,86;144,90;137,97;130,104;127,113;127,138;130,147;137,154;144,161" o:connectangles="0,0,0,0,0,0,0,0,0,0,0,0,0,0,0,0,0,0,0,0,0,0,0,0,0,0,0"/>
                  </v:shape>
                  <v:shape id="Freeform 30" o:spid="_x0000_s1039"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" path="m199,228l183,211r-18,10l146,226r-21,2l106,227,87,221,69,211,53,198,40,183r-3,31l49,225r17,12l85,245r19,5l125,251r18,-1l163,246r18,-8l199,228xe" fillcolor="black" stroked="f">
                    <v:path arrowok="t" o:connecttype="custom" o:connectlocs="199,228;183,211;165,221;146,226;125,228;106,227;87,221;69,211;53,198;40,183;37,214;49,225;66,237;85,245;104,250;125,251;143,250;163,246;181,238;199,228" o:connectangles="0,0,0,0,0,0,0,0,0,0,0,0,0,0,0,0,0,0,0,0"/>
                  </v:shape>
                  <v:shape id="Freeform 31" o:spid="_x0000_s1040"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" path="m,125r1,17l5,162r7,19l23,198r14,16l40,183,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o:connecttype="custom" o:connectlocs="0,125;1,142;5,162;12,181;23,198;37,214;40,183;30,165;24,146;22,125;24,106;30,87;39,69;53,52;68,40;85,30;104,24;125,22;145,24;165,29;182,39;198,52;211,68;221,85;226,104;228,125;227,145;221,164;212,182;199,197;183,211;199,228;215,214;226,202;237,185;245,167;249,147;251,125;250,108;246,88;238,69;228,52;214,36;201,25;184,14;166,6;146,1;125,0;108,0;88,5;70,12;52,22;37,36;25,50;14,67;6,85;1,105;0,125" o:connectangles="0,0,0,0,0,0,0,0,0,0,0,0,0,0,0,0,0,0,0,0,0,0,0,0,0,0,0,0,0,0,0,0,0,0,0,0,0,0,0,0,0,0,0,0,0,0,0,0,0,0,0,0,0,0,0,0,0,0"/>
                  </v:shape>
                </v:group>
                <v:shape id="Freeform 32" o:spid="_x0000_s1041" style="position:absolute;left:1924;top:85;width:173;height:173;visibility:visible;mso-wrap-style:square;v-text-anchor:top" coordsize="173,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" path="m86,l83,,61,3,41,12,24,26,11,43,2,63,,86r,3l3,111r9,20l26,148r17,13l63,169r23,3l89,172r22,-3l131,160r17,-14l161,129r8,-21l172,86r,-3l169,61,160,41,146,24,129,11,109,2,86,xe" stroked="f">
                  <v:path arrowok="t" o:connecttype="custom" o:connectlocs="86,0;83,0;61,3;41,12;24,26;11,43;2,63;0,86;0,89;3,111;12,131;26,148;43,161;63,169;86,172;89,172;111,169;131,160;148,146;161,129;169,108;172,86;172,83;169,61;160,41;146,24;129,11;109,2;86,0" o:connectangles="0,0,0,0,0,0,0,0,0,0,0,0,0,0,0,0,0,0,0,0,0,0,0,0,0,0,0,0,0"/>
                </v:shape>
                <v:shape id="Freeform 33" o:spid="_x0000_s1042" style="position:absolute;left:1985;top:141;width:51;height:89;visibility:visible;mso-wrap-style:square;v-text-anchor:top" coordsize="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" path="m10,89r29,l39,44r11,l50,6,47,,6,,,2,,44r10,l10,89xe" fillcolor="black" stroked="f">
                  <v:path arrowok="t" o:connecttype="custom" o:connectlocs="10,89;39,89;39,44;50,44;50,6;47,0;6,0;0,2;0,44;10,44;10,89" o:connectangles="0,0,0,0,0,0,0,0,0,0,0"/>
                </v:shape>
                <v:shape id="Freeform 34" o:spid="_x0000_s1043" style="position:absolute;left:1997;top:109;width:27;height:27;visibility:visible;mso-wrap-style:square;v-text-anchor:top" coordsize="2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" path="m13,l5,,,5,,20r5,6l20,26r6,-6l26,5,20,,13,xe" fillcolor="black" stroked="f">
                  <v:path arrowok="t" o:connecttype="custom" o:connectlocs="13,0;5,0;0,5;0,20;5,26;20,26;26,20;26,5;20,0;13,0" o:connectangles="0,0,0,0,0,0,0,0,0,0"/>
                </v:shape>
                <v:group id="Group 35" o:spid="_x0000_s1044" style="position:absolute;left:1917;top:76;width:114;height:187" coordorigin="1917,76"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Freeform 36" o:spid="_x0000_s1045"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" path="m93,169l73,166,54,159,39,146,26,130r-7,20l27,159r16,13l61,181r20,4l93,186r20,-2l112,167r-19,2xe" fillcolor="black" stroked="f">
                    <v:path arrowok="t" o:connecttype="custom" o:connectlocs="93,169;73,166;54,159;39,146;26,130;19,150;27,159;43,172;61,181;81,185;93,186;113,184;112,167;93,169" o:connectangles="0,0,0,0,0,0,0,0,0,0,0,0,0,0"/>
                  </v:shape>
                  <v:shape id="Freeform 37" o:spid="_x0000_s1046"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" path="m19,150r7,-20l19,111,16,93,19,73,27,54,39,39,55,26,74,18,93,16r21,3l132,27r15,12l160,55r7,19l169,93r-2,21l159,132r-12,14l131,159r-19,8l113,184r19,-6l150,167r9,-9l172,142r9,-18l186,104r,-11l184,72,178,53,167,36r-8,-9l143,14,125,5,105,,93,,72,2,53,8,36,19r-9,8l14,43,5,61,,81,,93r2,20l8,132r11,18xe" fillcolor="black" stroked="f">
                    <v:path arrowok="t" o:connecttype="custom" o:connectlocs="19,150;26,130;19,111;16,93;19,73;27,54;39,39;55,26;74,18;93,16;114,19;132,27;147,39;160,55;167,74;169,93;167,114;159,132;147,146;131,159;112,167;113,184;132,178;150,167;159,158;172,142;181,124;186,104;186,93;184,72;178,53;167,36;159,27;143,14;125,5;105,0;93,0;72,2;53,8;36,19;27,27;14,43;5,61;0,81;0,93;2,113;8,132;19,150" o:connectangles="0,0,0,0,0,0,0,0,0,0,0,0,0,0,0,0,0,0,0,0,0,0,0,0,0,0,0,0,0,0,0,0,0,0,0,0,0,0,0,0,0,0,0,0,0,0,0,0"/>
                  </v:shape>
                </v:group>
                <w10:wrap anchorx="page"/>
              </v:group>
            </w:pict>
          </mc:Fallback>
        </mc:AlternateContent>
      </w:r>
      <w:r w:rsidRPr="00C07597">
        <w:rPr>
          <w:noProof/>
        </w:rPr>
        <mc:AlternateContent>
          <mc:Choice Requires="wps">
            <w:drawing>
              <wp:anchor distT="0" distB="0" distL="114300" distR="114300" simplePos="0" relativeHeight="251657728" behindDoc="1" locked="0" layoutInCell="0" allowOverlap="1" wp14:anchorId="27A40FAD" wp14:editId="6899D88B">
                <wp:simplePos x="0" y="0"/>
                <wp:positionH relativeFrom="page">
                  <wp:posOffset>3928110</wp:posOffset>
                </wp:positionH>
                <wp:positionV relativeFrom="paragraph">
                  <wp:posOffset>84455</wp:posOffset>
                </wp:positionV>
                <wp:extent cx="1700530" cy="0"/>
                <wp:effectExtent l="0" t="0" r="0" b="0"/>
                <wp:wrapNone/>
                <wp:docPr id="4" name="Freeform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0"/>
                        </a:xfrm>
                        <a:custGeom>
                          <a:avLst/>
                          <a:gdLst>
                            <a:gd name="T0" fmla="*/ 2678 w 2678"/>
                            <a:gd name="T1" fmla="*/ 0 w 2678"/>
                          </a:gdLst>
                          <a:ahLst/>
                          <a:cxnLst>
                            <a:cxn ang="0">
                              <a:pos x="T0" y="0"/>
                            </a:cxn>
                            <a:cxn ang="0">
                              <a:pos x="T1" y="0"/>
                            </a:cxn>
                          </a:cxnLst>
                          <a:rect l="0" t="0" r="r" b="b"/>
                          <a:pathLst>
                            <a:path w="2678">
                              <a:moveTo>
                                <a:pt x="2678" y="0"/>
                              </a:moveTo>
                              <a:lnTo>
                                <a:pt x="0" y="0"/>
                              </a:lnTo>
                            </a:path>
                          </a:pathLst>
                        </a:custGeom>
                        <a:noFill/>
                        <a:ln w="6963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polyline w14:anchorId="3BD6FDDD" id="Freeform 38" o:spid="_x0000_s1026" style="position:absolute;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43.2pt,6.65pt,309.3pt,6.65pt" coordsize="26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" o:allowincell="f" filled="f" strokecolor="white" strokeweight="1.93428mm">
                <v:path arrowok="t" o:connecttype="custom" o:connectlocs="1700530,0;0,0" o:connectangles="0,0"/>
                <w10:wrap anchorx="page"/>
              </v:polyline>
            </w:pict>
          </mc:Fallback>
        </mc:AlternateContent>
      </w:r>
      <w:r w:rsidR="00E23481" w:rsidRPr="00C07597">
        <w:rPr>
          <w:rFonts w:ascii="Times New Roman" w:eastAsia="Arial Unicode MS" w:hAnsi="Times New Roman"/>
          <w:sz w:val="16"/>
          <w:szCs w:val="16"/>
        </w:rPr>
        <w:t>Content</w:t>
      </w:r>
      <w:r w:rsidR="00E23481" w:rsidRPr="00C07597">
        <w:rPr>
          <w:rFonts w:ascii="Times New Roman" w:eastAsia="Arial Unicode MS" w:hAnsi="Times New Roman"/>
          <w:spacing w:val="-5"/>
          <w:sz w:val="16"/>
          <w:szCs w:val="16"/>
        </w:rPr>
        <w:t xml:space="preserve"> </w:t>
      </w:r>
      <w:r w:rsidR="00E23481" w:rsidRPr="00C07597">
        <w:rPr>
          <w:rFonts w:ascii="Times New Roman" w:eastAsia="Arial Unicode MS" w:hAnsi="Times New Roman"/>
          <w:sz w:val="16"/>
          <w:szCs w:val="16"/>
        </w:rPr>
        <w:t>from</w:t>
      </w:r>
      <w:r w:rsidR="00E23481" w:rsidRPr="00C07597">
        <w:rPr>
          <w:rFonts w:ascii="Times New Roman" w:eastAsia="Arial Unicode MS" w:hAnsi="Times New Roman"/>
          <w:spacing w:val="-3"/>
          <w:sz w:val="16"/>
          <w:szCs w:val="16"/>
        </w:rPr>
        <w:t xml:space="preserve"> </w:t>
      </w:r>
      <w:r w:rsidR="00E23481" w:rsidRPr="00C07597">
        <w:rPr>
          <w:rFonts w:ascii="Times New Roman" w:eastAsia="Arial Unicode MS" w:hAnsi="Times New Roman"/>
          <w:sz w:val="16"/>
          <w:szCs w:val="16"/>
        </w:rPr>
        <w:t>this</w:t>
      </w:r>
      <w:r w:rsidR="00E23481" w:rsidRPr="00C07597">
        <w:rPr>
          <w:rFonts w:ascii="Times New Roman" w:eastAsia="Arial Unicode MS" w:hAnsi="Times New Roman"/>
          <w:spacing w:val="-2"/>
          <w:sz w:val="16"/>
          <w:szCs w:val="16"/>
        </w:rPr>
        <w:t xml:space="preserve"> w</w:t>
      </w:r>
      <w:r w:rsidR="00E23481" w:rsidRPr="00C07597">
        <w:rPr>
          <w:rFonts w:ascii="Times New Roman" w:eastAsia="Arial Unicode MS" w:hAnsi="Times New Roman"/>
          <w:sz w:val="16"/>
          <w:szCs w:val="16"/>
        </w:rPr>
        <w:t>ork</w:t>
      </w:r>
      <w:r w:rsidR="00E23481" w:rsidRPr="00C07597">
        <w:rPr>
          <w:rFonts w:ascii="Times New Roman" w:eastAsia="Arial Unicode MS" w:hAnsi="Times New Roman"/>
          <w:spacing w:val="-3"/>
          <w:sz w:val="16"/>
          <w:szCs w:val="16"/>
        </w:rPr>
        <w:t xml:space="preserve"> </w:t>
      </w:r>
      <w:r w:rsidR="00E23481" w:rsidRPr="00C07597">
        <w:rPr>
          <w:rFonts w:ascii="Times New Roman" w:eastAsia="Arial Unicode MS" w:hAnsi="Times New Roman"/>
          <w:sz w:val="16"/>
          <w:szCs w:val="16"/>
        </w:rPr>
        <w:t>may</w:t>
      </w:r>
      <w:r w:rsidR="00E23481" w:rsidRPr="00C07597">
        <w:rPr>
          <w:rFonts w:ascii="Times New Roman" w:eastAsia="Arial Unicode MS" w:hAnsi="Times New Roman"/>
          <w:spacing w:val="-3"/>
          <w:sz w:val="16"/>
          <w:szCs w:val="16"/>
        </w:rPr>
        <w:t xml:space="preserve"> </w:t>
      </w:r>
      <w:r w:rsidR="00E23481" w:rsidRPr="00C07597">
        <w:rPr>
          <w:rFonts w:ascii="Times New Roman" w:eastAsia="Arial Unicode MS" w:hAnsi="Times New Roman"/>
          <w:sz w:val="16"/>
          <w:szCs w:val="16"/>
        </w:rPr>
        <w:t>be</w:t>
      </w:r>
      <w:r w:rsidR="00E23481" w:rsidRPr="00C07597">
        <w:rPr>
          <w:rFonts w:ascii="Times New Roman" w:eastAsia="Arial Unicode MS" w:hAnsi="Times New Roman"/>
          <w:spacing w:val="-2"/>
          <w:sz w:val="16"/>
          <w:szCs w:val="16"/>
        </w:rPr>
        <w:t xml:space="preserve"> </w:t>
      </w:r>
      <w:r w:rsidR="00E23481" w:rsidRPr="00C07597">
        <w:rPr>
          <w:rFonts w:ascii="Times New Roman" w:eastAsia="Arial Unicode MS" w:hAnsi="Times New Roman"/>
          <w:sz w:val="16"/>
          <w:szCs w:val="16"/>
        </w:rPr>
        <w:t>used</w:t>
      </w:r>
      <w:r w:rsidR="00E23481" w:rsidRPr="00C07597">
        <w:rPr>
          <w:rFonts w:ascii="Times New Roman" w:eastAsia="Arial Unicode MS" w:hAnsi="Times New Roman"/>
          <w:spacing w:val="-3"/>
          <w:sz w:val="16"/>
          <w:szCs w:val="16"/>
        </w:rPr>
        <w:t xml:space="preserve"> </w:t>
      </w:r>
      <w:r w:rsidR="00E23481" w:rsidRPr="00C07597">
        <w:rPr>
          <w:rFonts w:ascii="Times New Roman" w:eastAsia="Arial Unicode MS" w:hAnsi="Times New Roman"/>
          <w:sz w:val="16"/>
          <w:szCs w:val="16"/>
        </w:rPr>
        <w:t>under</w:t>
      </w:r>
      <w:r w:rsidR="00E23481" w:rsidRPr="00C07597">
        <w:rPr>
          <w:rFonts w:ascii="Times New Roman" w:eastAsia="Arial Unicode MS" w:hAnsi="Times New Roman"/>
          <w:spacing w:val="-4"/>
          <w:sz w:val="16"/>
          <w:szCs w:val="16"/>
        </w:rPr>
        <w:t xml:space="preserve"> </w:t>
      </w:r>
      <w:r w:rsidR="00E23481" w:rsidRPr="00C07597">
        <w:rPr>
          <w:rFonts w:ascii="Times New Roman" w:eastAsia="Arial Unicode MS" w:hAnsi="Times New Roman"/>
          <w:sz w:val="16"/>
          <w:szCs w:val="16"/>
        </w:rPr>
        <w:t>the</w:t>
      </w:r>
      <w:r w:rsidR="00E23481" w:rsidRPr="00C07597">
        <w:rPr>
          <w:rFonts w:ascii="Times New Roman" w:eastAsia="Arial Unicode MS" w:hAnsi="Times New Roman"/>
          <w:spacing w:val="-2"/>
          <w:sz w:val="16"/>
          <w:szCs w:val="16"/>
        </w:rPr>
        <w:t xml:space="preserve"> </w:t>
      </w:r>
      <w:r w:rsidR="00E23481" w:rsidRPr="00C07597">
        <w:rPr>
          <w:rFonts w:ascii="Times New Roman" w:eastAsia="Arial Unicode MS" w:hAnsi="Times New Roman"/>
          <w:sz w:val="16"/>
          <w:szCs w:val="16"/>
        </w:rPr>
        <w:t>terms</w:t>
      </w:r>
      <w:r w:rsidR="00E23481" w:rsidRPr="00C07597">
        <w:rPr>
          <w:rFonts w:ascii="Times New Roman" w:eastAsia="Arial Unicode MS" w:hAnsi="Times New Roman"/>
          <w:spacing w:val="-4"/>
          <w:sz w:val="16"/>
          <w:szCs w:val="16"/>
        </w:rPr>
        <w:t xml:space="preserve"> </w:t>
      </w:r>
      <w:r w:rsidR="00E23481" w:rsidRPr="00C07597">
        <w:rPr>
          <w:rFonts w:ascii="Times New Roman" w:eastAsia="Arial Unicode MS" w:hAnsi="Times New Roman"/>
          <w:sz w:val="16"/>
          <w:szCs w:val="16"/>
        </w:rPr>
        <w:t>of</w:t>
      </w:r>
      <w:r w:rsidR="00E23481" w:rsidRPr="00C07597">
        <w:rPr>
          <w:rFonts w:ascii="Times New Roman" w:eastAsia="Arial Unicode MS" w:hAnsi="Times New Roman"/>
          <w:spacing w:val="-1"/>
          <w:sz w:val="16"/>
          <w:szCs w:val="16"/>
        </w:rPr>
        <w:t xml:space="preserve"> </w:t>
      </w:r>
      <w:r w:rsidR="00E23481" w:rsidRPr="00C07597">
        <w:rPr>
          <w:rFonts w:ascii="Times New Roman" w:eastAsia="Arial Unicode MS" w:hAnsi="Times New Roman"/>
          <w:sz w:val="16"/>
          <w:szCs w:val="16"/>
        </w:rPr>
        <w:t>the</w:t>
      </w:r>
      <w:r w:rsidR="00E23481" w:rsidRPr="00C07597">
        <w:rPr>
          <w:rFonts w:ascii="Times New Roman" w:eastAsia="Arial Unicode MS" w:hAnsi="Times New Roman"/>
          <w:spacing w:val="-15"/>
          <w:sz w:val="16"/>
          <w:szCs w:val="16"/>
        </w:rPr>
        <w:t xml:space="preserve"> </w:t>
      </w:r>
      <w:hyperlink r:id="rId9" w:history="1">
        <w:r w:rsidR="00E23481" w:rsidRPr="00C07597">
          <w:rPr>
            <w:rFonts w:ascii="Times New Roman" w:eastAsia="Arial Unicode MS" w:hAnsi="Times New Roman"/>
            <w:w w:val="98"/>
            <w:sz w:val="16"/>
            <w:szCs w:val="16"/>
          </w:rPr>
          <w:t>Creat</w:t>
        </w:r>
        <w:r w:rsidR="00E23481" w:rsidRPr="00C07597">
          <w:rPr>
            <w:rFonts w:ascii="Times New Roman" w:eastAsia="Arial Unicode MS" w:hAnsi="Times New Roman"/>
            <w:spacing w:val="-4"/>
            <w:w w:val="98"/>
            <w:sz w:val="16"/>
            <w:szCs w:val="16"/>
          </w:rPr>
          <w:t>i</w:t>
        </w:r>
        <w:r w:rsidR="00E23481" w:rsidRPr="00C07597">
          <w:rPr>
            <w:rFonts w:ascii="Times New Roman" w:eastAsia="Arial Unicode MS" w:hAnsi="Times New Roman"/>
            <w:spacing w:val="-2"/>
            <w:w w:val="98"/>
            <w:sz w:val="16"/>
            <w:szCs w:val="16"/>
          </w:rPr>
          <w:t>v</w:t>
        </w:r>
        <w:r w:rsidR="00E23481" w:rsidRPr="00C07597">
          <w:rPr>
            <w:rFonts w:ascii="Times New Roman" w:eastAsia="Arial Unicode MS" w:hAnsi="Times New Roman"/>
            <w:w w:val="98"/>
            <w:sz w:val="16"/>
            <w:szCs w:val="16"/>
          </w:rPr>
          <w:t>e</w:t>
        </w:r>
        <w:r w:rsidR="00E23481" w:rsidRPr="00C07597">
          <w:rPr>
            <w:rFonts w:ascii="Times New Roman" w:eastAsia="Arial Unicode MS" w:hAnsi="Times New Roman"/>
            <w:spacing w:val="-7"/>
            <w:w w:val="98"/>
            <w:sz w:val="16"/>
            <w:szCs w:val="16"/>
          </w:rPr>
          <w:t xml:space="preserve"> </w:t>
        </w:r>
        <w:r w:rsidR="00E23481" w:rsidRPr="00C07597">
          <w:rPr>
            <w:rFonts w:ascii="Times New Roman" w:eastAsia="Arial Unicode MS" w:hAnsi="Times New Roman"/>
            <w:w w:val="98"/>
            <w:sz w:val="16"/>
            <w:szCs w:val="16"/>
          </w:rPr>
          <w:t>Commons</w:t>
        </w:r>
        <w:r w:rsidR="00E23481" w:rsidRPr="00C07597">
          <w:rPr>
            <w:rFonts w:ascii="Times New Roman" w:eastAsia="Arial Unicode MS" w:hAnsi="Times New Roman"/>
            <w:spacing w:val="-6"/>
            <w:w w:val="98"/>
            <w:sz w:val="16"/>
            <w:szCs w:val="16"/>
          </w:rPr>
          <w:t xml:space="preserve"> </w:t>
        </w:r>
        <w:r w:rsidR="00E23481" w:rsidRPr="00C07597">
          <w:rPr>
            <w:rFonts w:ascii="Times New Roman" w:eastAsia="Arial Unicode MS" w:hAnsi="Times New Roman"/>
            <w:sz w:val="16"/>
            <w:szCs w:val="16"/>
          </w:rPr>
          <w:t>Attri</w:t>
        </w:r>
        <w:r w:rsidR="00E23481" w:rsidRPr="00C07597">
          <w:rPr>
            <w:rFonts w:ascii="Times New Roman" w:eastAsia="Arial Unicode MS" w:hAnsi="Times New Roman"/>
            <w:spacing w:val="-3"/>
            <w:sz w:val="16"/>
            <w:szCs w:val="16"/>
          </w:rPr>
          <w:t>b</w:t>
        </w:r>
        <w:r w:rsidR="00E23481" w:rsidRPr="00C07597">
          <w:rPr>
            <w:rFonts w:ascii="Times New Roman" w:eastAsia="Arial Unicode MS" w:hAnsi="Times New Roman"/>
            <w:sz w:val="16"/>
            <w:szCs w:val="16"/>
          </w:rPr>
          <w:t>ution</w:t>
        </w:r>
        <w:r w:rsidR="00E23481" w:rsidRPr="00C07597">
          <w:rPr>
            <w:rFonts w:ascii="Times New Roman" w:eastAsia="Arial Unicode MS" w:hAnsi="Times New Roman"/>
            <w:spacing w:val="-7"/>
            <w:sz w:val="16"/>
            <w:szCs w:val="16"/>
          </w:rPr>
          <w:t xml:space="preserve"> </w:t>
        </w:r>
        <w:r w:rsidR="00E23481" w:rsidRPr="00C07597">
          <w:rPr>
            <w:rFonts w:ascii="Times New Roman" w:eastAsia="Arial Unicode MS" w:hAnsi="Times New Roman"/>
            <w:sz w:val="16"/>
            <w:szCs w:val="16"/>
          </w:rPr>
          <w:t>3.0</w:t>
        </w:r>
        <w:r w:rsidR="00E23481" w:rsidRPr="00C07597">
          <w:rPr>
            <w:rFonts w:ascii="Times New Roman" w:eastAsia="Arial Unicode MS" w:hAnsi="Times New Roman"/>
            <w:spacing w:val="-2"/>
            <w:sz w:val="16"/>
            <w:szCs w:val="16"/>
          </w:rPr>
          <w:t xml:space="preserve"> </w:t>
        </w:r>
        <w:r w:rsidR="00E23481" w:rsidRPr="00C07597">
          <w:rPr>
            <w:rFonts w:ascii="Times New Roman" w:eastAsia="Arial Unicode MS" w:hAnsi="Times New Roman"/>
            <w:sz w:val="16"/>
            <w:szCs w:val="16"/>
          </w:rPr>
          <w:t>licence.</w:t>
        </w:r>
        <w:r w:rsidR="00E23481" w:rsidRPr="00C07597">
          <w:rPr>
            <w:rFonts w:ascii="Times New Roman" w:eastAsia="Arial Unicode MS" w:hAnsi="Times New Roman"/>
            <w:spacing w:val="12"/>
            <w:sz w:val="16"/>
            <w:szCs w:val="16"/>
          </w:rPr>
          <w:t xml:space="preserve"> </w:t>
        </w:r>
        <w:r w:rsidR="00E23481" w:rsidRPr="00C07597">
          <w:rPr>
            <w:rFonts w:ascii="Times New Roman" w:eastAsia="Arial Unicode MS" w:hAnsi="Times New Roman"/>
            <w:sz w:val="16"/>
            <w:szCs w:val="16"/>
          </w:rPr>
          <w:t>A</w:t>
        </w:r>
      </w:hyperlink>
      <w:r w:rsidR="00E23481" w:rsidRPr="00C07597">
        <w:rPr>
          <w:rFonts w:ascii="Times New Roman" w:eastAsia="Arial Unicode MS" w:hAnsi="Times New Roman"/>
          <w:spacing w:val="-2"/>
          <w:sz w:val="16"/>
          <w:szCs w:val="16"/>
        </w:rPr>
        <w:t>n</w:t>
      </w:r>
      <w:r w:rsidR="00E23481" w:rsidRPr="00C07597">
        <w:rPr>
          <w:rFonts w:ascii="Times New Roman" w:eastAsia="Arial Unicode MS" w:hAnsi="Times New Roman"/>
          <w:sz w:val="16"/>
          <w:szCs w:val="16"/>
        </w:rPr>
        <w:t>y</w:t>
      </w:r>
      <w:r w:rsidR="00E23481" w:rsidRPr="00C07597">
        <w:rPr>
          <w:rFonts w:ascii="Times New Roman" w:eastAsia="Arial Unicode MS" w:hAnsi="Times New Roman"/>
          <w:spacing w:val="-3"/>
          <w:sz w:val="16"/>
          <w:szCs w:val="16"/>
        </w:rPr>
        <w:t xml:space="preserve"> </w:t>
      </w:r>
      <w:r w:rsidR="00E23481" w:rsidRPr="00C07597">
        <w:rPr>
          <w:rFonts w:ascii="Times New Roman" w:eastAsia="Arial Unicode MS" w:hAnsi="Times New Roman"/>
          <w:sz w:val="16"/>
          <w:szCs w:val="16"/>
        </w:rPr>
        <w:t>further</w:t>
      </w:r>
      <w:r w:rsidR="00E23481" w:rsidRPr="00C07597">
        <w:rPr>
          <w:rFonts w:ascii="Times New Roman" w:eastAsia="Arial Unicode MS" w:hAnsi="Times New Roman"/>
          <w:spacing w:val="-4"/>
          <w:sz w:val="16"/>
          <w:szCs w:val="16"/>
        </w:rPr>
        <w:t xml:space="preserve"> </w:t>
      </w:r>
      <w:r w:rsidR="00E23481" w:rsidRPr="00C07597">
        <w:rPr>
          <w:rFonts w:ascii="Times New Roman" w:eastAsia="Arial Unicode MS" w:hAnsi="Times New Roman"/>
          <w:sz w:val="16"/>
          <w:szCs w:val="16"/>
        </w:rPr>
        <w:t>distri</w:t>
      </w:r>
      <w:r w:rsidR="00E23481" w:rsidRPr="00C07597">
        <w:rPr>
          <w:rFonts w:ascii="Times New Roman" w:eastAsia="Arial Unicode MS" w:hAnsi="Times New Roman"/>
          <w:spacing w:val="-3"/>
          <w:sz w:val="16"/>
          <w:szCs w:val="16"/>
        </w:rPr>
        <w:t>b</w:t>
      </w:r>
      <w:r w:rsidR="00E23481" w:rsidRPr="00C07597">
        <w:rPr>
          <w:rFonts w:ascii="Times New Roman" w:eastAsia="Arial Unicode MS" w:hAnsi="Times New Roman"/>
          <w:sz w:val="16"/>
          <w:szCs w:val="16"/>
        </w:rPr>
        <w:t>ution of</w:t>
      </w:r>
      <w:r w:rsidR="00E23481" w:rsidRPr="00C07597">
        <w:rPr>
          <w:rFonts w:ascii="Times New Roman" w:eastAsia="Arial Unicode MS" w:hAnsi="Times New Roman"/>
          <w:spacing w:val="-1"/>
          <w:sz w:val="16"/>
          <w:szCs w:val="16"/>
        </w:rPr>
        <w:t xml:space="preserve"> </w:t>
      </w:r>
      <w:r w:rsidR="00E23481" w:rsidRPr="00C07597">
        <w:rPr>
          <w:rFonts w:ascii="Times New Roman" w:eastAsia="Arial Unicode MS" w:hAnsi="Times New Roman"/>
          <w:sz w:val="16"/>
          <w:szCs w:val="16"/>
        </w:rPr>
        <w:t>this</w:t>
      </w:r>
      <w:r w:rsidR="00E23481" w:rsidRPr="00C07597">
        <w:rPr>
          <w:rFonts w:ascii="Times New Roman" w:eastAsia="Arial Unicode MS" w:hAnsi="Times New Roman"/>
          <w:spacing w:val="-2"/>
          <w:sz w:val="16"/>
          <w:szCs w:val="16"/>
        </w:rPr>
        <w:t xml:space="preserve"> w</w:t>
      </w:r>
      <w:r w:rsidR="00E23481" w:rsidRPr="00C07597">
        <w:rPr>
          <w:rFonts w:ascii="Times New Roman" w:eastAsia="Arial Unicode MS" w:hAnsi="Times New Roman"/>
          <w:sz w:val="16"/>
          <w:szCs w:val="16"/>
        </w:rPr>
        <w:t>ork</w:t>
      </w:r>
      <w:r w:rsidR="00E23481" w:rsidRPr="00C07597">
        <w:rPr>
          <w:rFonts w:ascii="Times New Roman" w:eastAsia="Arial Unicode MS" w:hAnsi="Times New Roman"/>
          <w:spacing w:val="-3"/>
          <w:sz w:val="16"/>
          <w:szCs w:val="16"/>
        </w:rPr>
        <w:t xml:space="preserve"> </w:t>
      </w:r>
      <w:r w:rsidR="00E23481" w:rsidRPr="00C07597">
        <w:rPr>
          <w:rFonts w:ascii="Times New Roman" w:eastAsia="Arial Unicode MS" w:hAnsi="Times New Roman"/>
          <w:sz w:val="16"/>
          <w:szCs w:val="16"/>
        </w:rPr>
        <w:t>must</w:t>
      </w:r>
      <w:r w:rsidR="00E23481" w:rsidRPr="00C07597">
        <w:rPr>
          <w:rFonts w:ascii="Times New Roman" w:eastAsia="Arial Unicode MS" w:hAnsi="Times New Roman"/>
          <w:spacing w:val="-3"/>
          <w:sz w:val="16"/>
          <w:szCs w:val="16"/>
        </w:rPr>
        <w:t xml:space="preserve"> </w:t>
      </w:r>
      <w:r w:rsidR="00E23481" w:rsidRPr="00C07597">
        <w:rPr>
          <w:rFonts w:ascii="Times New Roman" w:eastAsia="Arial Unicode MS" w:hAnsi="Times New Roman"/>
          <w:sz w:val="16"/>
          <w:szCs w:val="16"/>
        </w:rPr>
        <w:t>maintain</w:t>
      </w:r>
      <w:r w:rsidR="00E23481" w:rsidRPr="00C07597">
        <w:rPr>
          <w:rFonts w:ascii="Times New Roman" w:eastAsia="Arial Unicode MS" w:hAnsi="Times New Roman"/>
          <w:spacing w:val="-6"/>
          <w:sz w:val="16"/>
          <w:szCs w:val="16"/>
        </w:rPr>
        <w:t xml:space="preserve"> </w:t>
      </w:r>
      <w:r w:rsidR="00E23481" w:rsidRPr="00C07597">
        <w:rPr>
          <w:rFonts w:ascii="Times New Roman" w:eastAsia="Arial Unicode MS" w:hAnsi="Times New Roman"/>
          <w:sz w:val="16"/>
          <w:szCs w:val="16"/>
        </w:rPr>
        <w:t>attri</w:t>
      </w:r>
      <w:r w:rsidR="00E23481" w:rsidRPr="00C07597">
        <w:rPr>
          <w:rFonts w:ascii="Times New Roman" w:eastAsia="Arial Unicode MS" w:hAnsi="Times New Roman"/>
          <w:spacing w:val="-3"/>
          <w:sz w:val="16"/>
          <w:szCs w:val="16"/>
        </w:rPr>
        <w:t>b</w:t>
      </w:r>
      <w:r w:rsidR="00E23481" w:rsidRPr="00C07597">
        <w:rPr>
          <w:rFonts w:ascii="Times New Roman" w:eastAsia="Arial Unicode MS" w:hAnsi="Times New Roman"/>
          <w:sz w:val="16"/>
          <w:szCs w:val="16"/>
        </w:rPr>
        <w:t>ution</w:t>
      </w:r>
      <w:r w:rsidR="00E23481" w:rsidRPr="00C07597">
        <w:rPr>
          <w:rFonts w:ascii="Times New Roman" w:eastAsia="Arial Unicode MS" w:hAnsi="Times New Roman"/>
          <w:spacing w:val="-7"/>
          <w:sz w:val="16"/>
          <w:szCs w:val="16"/>
        </w:rPr>
        <w:t xml:space="preserve"> </w:t>
      </w:r>
      <w:r w:rsidR="00E23481" w:rsidRPr="00C07597">
        <w:rPr>
          <w:rFonts w:ascii="Times New Roman" w:eastAsia="Arial Unicode MS" w:hAnsi="Times New Roman"/>
          <w:sz w:val="16"/>
          <w:szCs w:val="16"/>
        </w:rPr>
        <w:t>to</w:t>
      </w:r>
      <w:r w:rsidR="00E23481" w:rsidRPr="00C07597">
        <w:rPr>
          <w:rFonts w:ascii="Times New Roman" w:eastAsia="Arial Unicode MS" w:hAnsi="Times New Roman"/>
          <w:spacing w:val="-1"/>
          <w:sz w:val="16"/>
          <w:szCs w:val="16"/>
        </w:rPr>
        <w:t xml:space="preserve"> </w:t>
      </w:r>
      <w:r w:rsidR="00E23481" w:rsidRPr="00C07597">
        <w:rPr>
          <w:rFonts w:ascii="Times New Roman" w:eastAsia="Arial Unicode MS" w:hAnsi="Times New Roman"/>
          <w:sz w:val="16"/>
          <w:szCs w:val="16"/>
        </w:rPr>
        <w:t>the</w:t>
      </w:r>
      <w:r w:rsidR="00E23481" w:rsidRPr="00C07597">
        <w:rPr>
          <w:rFonts w:ascii="Times New Roman" w:eastAsia="Arial Unicode MS" w:hAnsi="Times New Roman"/>
          <w:spacing w:val="-2"/>
          <w:sz w:val="16"/>
          <w:szCs w:val="16"/>
        </w:rPr>
        <w:t xml:space="preserve"> </w:t>
      </w:r>
      <w:r w:rsidR="00E23481" w:rsidRPr="00C07597">
        <w:rPr>
          <w:rFonts w:ascii="Times New Roman" w:eastAsia="Arial Unicode MS" w:hAnsi="Times New Roman"/>
          <w:sz w:val="16"/>
          <w:szCs w:val="16"/>
        </w:rPr>
        <w:t>author(s)</w:t>
      </w:r>
      <w:r w:rsidR="00E23481" w:rsidRPr="00C07597">
        <w:rPr>
          <w:rFonts w:ascii="Times New Roman" w:eastAsia="Arial Unicode MS" w:hAnsi="Times New Roman"/>
          <w:spacing w:val="-6"/>
          <w:sz w:val="16"/>
          <w:szCs w:val="16"/>
        </w:rPr>
        <w:t xml:space="preserve"> </w:t>
      </w:r>
      <w:r w:rsidR="00E23481" w:rsidRPr="00C07597">
        <w:rPr>
          <w:rFonts w:ascii="Times New Roman" w:eastAsia="Arial Unicode MS" w:hAnsi="Times New Roman"/>
          <w:sz w:val="16"/>
          <w:szCs w:val="16"/>
        </w:rPr>
        <w:t>and</w:t>
      </w:r>
      <w:r w:rsidR="00E23481" w:rsidRPr="00C07597">
        <w:rPr>
          <w:rFonts w:ascii="Times New Roman" w:eastAsia="Arial Unicode MS" w:hAnsi="Times New Roman"/>
          <w:spacing w:val="-2"/>
          <w:sz w:val="16"/>
          <w:szCs w:val="16"/>
        </w:rPr>
        <w:t xml:space="preserve"> </w:t>
      </w:r>
      <w:r w:rsidR="00E23481" w:rsidRPr="00C07597">
        <w:rPr>
          <w:rFonts w:ascii="Times New Roman" w:eastAsia="Arial Unicode MS" w:hAnsi="Times New Roman"/>
          <w:sz w:val="16"/>
          <w:szCs w:val="16"/>
        </w:rPr>
        <w:t>the</w:t>
      </w:r>
      <w:r w:rsidR="00E23481" w:rsidRPr="00C07597">
        <w:rPr>
          <w:rFonts w:ascii="Times New Roman" w:eastAsia="Arial Unicode MS" w:hAnsi="Times New Roman"/>
          <w:spacing w:val="-2"/>
          <w:sz w:val="16"/>
          <w:szCs w:val="16"/>
        </w:rPr>
        <w:t xml:space="preserve"> </w:t>
      </w:r>
      <w:r w:rsidR="00E23481" w:rsidRPr="00C07597">
        <w:rPr>
          <w:rFonts w:ascii="Times New Roman" w:eastAsia="Arial Unicode MS" w:hAnsi="Times New Roman"/>
          <w:sz w:val="16"/>
          <w:szCs w:val="16"/>
        </w:rPr>
        <w:t>title</w:t>
      </w:r>
      <w:r w:rsidR="00E23481" w:rsidRPr="00C07597">
        <w:rPr>
          <w:rFonts w:ascii="Times New Roman" w:eastAsia="Arial Unicode MS" w:hAnsi="Times New Roman"/>
          <w:spacing w:val="-2"/>
          <w:sz w:val="16"/>
          <w:szCs w:val="16"/>
        </w:rPr>
        <w:t xml:space="preserve"> </w:t>
      </w:r>
      <w:r w:rsidR="00E23481" w:rsidRPr="00C07597">
        <w:rPr>
          <w:rFonts w:ascii="Times New Roman" w:eastAsia="Arial Unicode MS" w:hAnsi="Times New Roman"/>
          <w:sz w:val="16"/>
          <w:szCs w:val="16"/>
        </w:rPr>
        <w:t>of</w:t>
      </w:r>
      <w:r w:rsidR="00E23481" w:rsidRPr="00C07597">
        <w:rPr>
          <w:rFonts w:ascii="Times New Roman" w:eastAsia="Arial Unicode MS" w:hAnsi="Times New Roman"/>
          <w:spacing w:val="-1"/>
          <w:sz w:val="16"/>
          <w:szCs w:val="16"/>
        </w:rPr>
        <w:t xml:space="preserve"> </w:t>
      </w:r>
      <w:r w:rsidR="00E23481" w:rsidRPr="00C07597">
        <w:rPr>
          <w:rFonts w:ascii="Times New Roman" w:eastAsia="Arial Unicode MS" w:hAnsi="Times New Roman"/>
          <w:sz w:val="16"/>
          <w:szCs w:val="16"/>
        </w:rPr>
        <w:t>the</w:t>
      </w:r>
      <w:r w:rsidR="00E23481" w:rsidRPr="00C07597">
        <w:rPr>
          <w:rFonts w:ascii="Times New Roman" w:eastAsia="Arial Unicode MS" w:hAnsi="Times New Roman"/>
          <w:spacing w:val="-2"/>
          <w:sz w:val="16"/>
          <w:szCs w:val="16"/>
        </w:rPr>
        <w:t xml:space="preserve"> w</w:t>
      </w:r>
      <w:r w:rsidR="00E23481" w:rsidRPr="00C07597">
        <w:rPr>
          <w:rFonts w:ascii="Times New Roman" w:eastAsia="Arial Unicode MS" w:hAnsi="Times New Roman"/>
          <w:sz w:val="16"/>
          <w:szCs w:val="16"/>
        </w:rPr>
        <w:t>ork,</w:t>
      </w:r>
      <w:r w:rsidR="00E23481" w:rsidRPr="00C07597">
        <w:rPr>
          <w:rFonts w:ascii="Times New Roman" w:eastAsia="Arial Unicode MS" w:hAnsi="Times New Roman"/>
          <w:spacing w:val="-4"/>
          <w:sz w:val="16"/>
          <w:szCs w:val="16"/>
        </w:rPr>
        <w:t xml:space="preserve"> </w:t>
      </w:r>
      <w:r w:rsidR="00E23481" w:rsidRPr="00C07597">
        <w:rPr>
          <w:rFonts w:ascii="Times New Roman" w:eastAsia="Arial Unicode MS" w:hAnsi="Times New Roman"/>
          <w:sz w:val="16"/>
          <w:szCs w:val="16"/>
        </w:rPr>
        <w:t>journal</w:t>
      </w:r>
      <w:r w:rsidR="00E23481" w:rsidRPr="00C07597">
        <w:rPr>
          <w:rFonts w:ascii="Times New Roman" w:eastAsia="Arial Unicode MS" w:hAnsi="Times New Roman"/>
          <w:spacing w:val="-5"/>
          <w:sz w:val="16"/>
          <w:szCs w:val="16"/>
        </w:rPr>
        <w:t xml:space="preserve"> </w:t>
      </w:r>
      <w:r w:rsidR="00E23481" w:rsidRPr="00C07597">
        <w:rPr>
          <w:rFonts w:ascii="Times New Roman" w:eastAsia="Arial Unicode MS" w:hAnsi="Times New Roman"/>
          <w:sz w:val="16"/>
          <w:szCs w:val="16"/>
        </w:rPr>
        <w:t>citation</w:t>
      </w:r>
      <w:r w:rsidR="00E23481" w:rsidRPr="00C07597">
        <w:rPr>
          <w:rFonts w:ascii="Times New Roman" w:eastAsia="Arial Unicode MS" w:hAnsi="Times New Roman"/>
          <w:spacing w:val="-5"/>
          <w:sz w:val="16"/>
          <w:szCs w:val="16"/>
        </w:rPr>
        <w:t xml:space="preserve"> </w:t>
      </w:r>
      <w:r w:rsidR="00E23481" w:rsidRPr="00C07597">
        <w:rPr>
          <w:rFonts w:ascii="Times New Roman" w:eastAsia="Arial Unicode MS" w:hAnsi="Times New Roman"/>
          <w:sz w:val="16"/>
          <w:szCs w:val="16"/>
        </w:rPr>
        <w:t>and</w:t>
      </w:r>
      <w:r w:rsidR="00E23481" w:rsidRPr="00C07597">
        <w:rPr>
          <w:rFonts w:ascii="Times New Roman" w:eastAsia="Arial Unicode MS" w:hAnsi="Times New Roman"/>
          <w:spacing w:val="-2"/>
          <w:sz w:val="16"/>
          <w:szCs w:val="16"/>
        </w:rPr>
        <w:t xml:space="preserve"> </w:t>
      </w:r>
      <w:r w:rsidR="00E23481" w:rsidRPr="00C07597">
        <w:rPr>
          <w:rFonts w:ascii="Times New Roman" w:eastAsia="Arial Unicode MS" w:hAnsi="Times New Roman"/>
          <w:sz w:val="16"/>
          <w:szCs w:val="16"/>
        </w:rPr>
        <w:t>DOI.</w:t>
      </w:r>
    </w:p>
    <w:p w14:paraId="5183E4C8" w14:textId="771BA5A9" w:rsidR="00E23481" w:rsidRPr="00C07597" w:rsidRDefault="00E23481" w:rsidP="00C07597">
      <w:pPr>
        <w:widowControl w:val="0"/>
        <w:autoSpaceDE w:val="0"/>
        <w:autoSpaceDN w:val="0"/>
        <w:adjustRightInd w:val="0"/>
        <w:spacing w:after="0" w:line="240" w:lineRule="auto"/>
        <w:ind w:left="117"/>
        <w:rPr>
          <w:rFonts w:ascii="Times New Roman" w:eastAsia="Arial Unicode MS" w:hAnsi="Times New Roman"/>
          <w:sz w:val="16"/>
          <w:szCs w:val="16"/>
        </w:rPr>
        <w:sectPr w:rsidR="00E23481" w:rsidRPr="00C07597">
          <w:headerReference w:type="default" r:id="rId10"/>
          <w:pgSz w:w="11920" w:h="16860"/>
          <w:pgMar w:top="1140" w:right="1300" w:bottom="280" w:left="1280" w:header="955" w:footer="0" w:gutter="0"/>
          <w:pgNumType w:start="2"/>
          <w:cols w:space="720" w:equalWidth="0">
            <w:col w:w="9340"/>
          </w:cols>
          <w:noEndnote/>
        </w:sectPr>
      </w:pPr>
      <w:r w:rsidRPr="00C07597">
        <w:rPr>
          <w:rFonts w:ascii="Times New Roman" w:eastAsia="Arial Unicode MS" w:hAnsi="Times New Roman"/>
          <w:position w:val="2"/>
          <w:sz w:val="16"/>
          <w:szCs w:val="16"/>
        </w:rPr>
        <w:t>Published</w:t>
      </w:r>
      <w:r w:rsidRPr="00C07597">
        <w:rPr>
          <w:rFonts w:ascii="Times New Roman" w:eastAsia="Arial Unicode MS" w:hAnsi="Times New Roman"/>
          <w:spacing w:val="-6"/>
          <w:position w:val="2"/>
          <w:sz w:val="16"/>
          <w:szCs w:val="16"/>
        </w:rPr>
        <w:t xml:space="preserve"> </w:t>
      </w:r>
      <w:r w:rsidRPr="00C07597">
        <w:rPr>
          <w:rFonts w:ascii="Times New Roman" w:eastAsia="Arial Unicode MS" w:hAnsi="Times New Roman"/>
          <w:position w:val="2"/>
          <w:sz w:val="16"/>
          <w:szCs w:val="16"/>
        </w:rPr>
        <w:t>under</w:t>
      </w:r>
      <w:r w:rsidRPr="00C07597">
        <w:rPr>
          <w:rFonts w:ascii="Times New Roman" w:eastAsia="Arial Unicode MS" w:hAnsi="Times New Roman"/>
          <w:spacing w:val="-4"/>
          <w:position w:val="2"/>
          <w:sz w:val="16"/>
          <w:szCs w:val="16"/>
        </w:rPr>
        <w:t xml:space="preserve"> </w:t>
      </w:r>
      <w:r w:rsidRPr="00C07597">
        <w:rPr>
          <w:rFonts w:ascii="Times New Roman" w:eastAsia="Arial Unicode MS" w:hAnsi="Times New Roman"/>
          <w:position w:val="2"/>
          <w:sz w:val="16"/>
          <w:szCs w:val="16"/>
        </w:rPr>
        <w:t>licence</w:t>
      </w:r>
      <w:r w:rsidRPr="00C07597">
        <w:rPr>
          <w:rFonts w:ascii="Times New Roman" w:eastAsia="Arial Unicode MS" w:hAnsi="Times New Roman"/>
          <w:spacing w:val="-5"/>
          <w:position w:val="2"/>
          <w:sz w:val="16"/>
          <w:szCs w:val="16"/>
        </w:rPr>
        <w:t xml:space="preserve"> </w:t>
      </w:r>
      <w:r w:rsidRPr="00C07597">
        <w:rPr>
          <w:rFonts w:ascii="Times New Roman" w:eastAsia="Arial Unicode MS" w:hAnsi="Times New Roman"/>
          <w:position w:val="2"/>
          <w:sz w:val="16"/>
          <w:szCs w:val="16"/>
        </w:rPr>
        <w:t>by</w:t>
      </w:r>
      <w:r w:rsidRPr="00C07597">
        <w:rPr>
          <w:rFonts w:ascii="Times New Roman" w:eastAsia="Arial Unicode MS" w:hAnsi="Times New Roman"/>
          <w:spacing w:val="-2"/>
          <w:position w:val="2"/>
          <w:sz w:val="16"/>
          <w:szCs w:val="16"/>
        </w:rPr>
        <w:t xml:space="preserve"> </w:t>
      </w:r>
      <w:r w:rsidRPr="00C07597">
        <w:rPr>
          <w:rFonts w:ascii="Times New Roman" w:eastAsia="Arial Unicode MS" w:hAnsi="Times New Roman"/>
          <w:position w:val="2"/>
          <w:sz w:val="16"/>
          <w:szCs w:val="16"/>
        </w:rPr>
        <w:t>IOP</w:t>
      </w:r>
      <w:r w:rsidRPr="00C07597">
        <w:rPr>
          <w:rFonts w:ascii="Times New Roman" w:eastAsia="Arial Unicode MS" w:hAnsi="Times New Roman"/>
          <w:spacing w:val="-3"/>
          <w:position w:val="2"/>
          <w:sz w:val="16"/>
          <w:szCs w:val="16"/>
        </w:rPr>
        <w:t xml:space="preserve"> </w:t>
      </w:r>
      <w:r w:rsidRPr="00C07597">
        <w:rPr>
          <w:rFonts w:ascii="Times New Roman" w:eastAsia="Arial Unicode MS" w:hAnsi="Times New Roman"/>
          <w:position w:val="2"/>
          <w:sz w:val="16"/>
          <w:szCs w:val="16"/>
        </w:rPr>
        <w:t>Publishing</w:t>
      </w:r>
      <w:r w:rsidRPr="00C07597">
        <w:rPr>
          <w:rFonts w:ascii="Times New Roman" w:eastAsia="Arial Unicode MS" w:hAnsi="Times New Roman"/>
          <w:spacing w:val="-7"/>
          <w:position w:val="2"/>
          <w:sz w:val="16"/>
          <w:szCs w:val="16"/>
        </w:rPr>
        <w:t xml:space="preserve"> </w:t>
      </w:r>
      <w:r w:rsidRPr="00C07597">
        <w:rPr>
          <w:rFonts w:ascii="Times New Roman" w:eastAsia="Arial Unicode MS" w:hAnsi="Times New Roman"/>
          <w:position w:val="2"/>
          <w:sz w:val="16"/>
          <w:szCs w:val="16"/>
        </w:rPr>
        <w:t xml:space="preserve">Ltd                                     </w:t>
      </w:r>
      <w:r w:rsidRPr="00C07597">
        <w:rPr>
          <w:rFonts w:ascii="Times New Roman" w:eastAsia="Arial Unicode MS" w:hAnsi="Times New Roman"/>
          <w:spacing w:val="39"/>
          <w:position w:val="2"/>
          <w:sz w:val="16"/>
          <w:szCs w:val="16"/>
        </w:rPr>
        <w:t xml:space="preserve"> </w:t>
      </w:r>
      <w:r w:rsidRPr="00C07597">
        <w:rPr>
          <w:rFonts w:ascii="Times New Roman" w:eastAsia="Arial Unicode MS" w:hAnsi="Times New Roman"/>
          <w:sz w:val="16"/>
          <w:szCs w:val="16"/>
        </w:rPr>
        <w:t>1</w:t>
      </w:r>
      <w:bookmarkStart w:id="0" w:name="_GoBack"/>
    </w:p>
    <w:bookmarkEnd w:id="0"/>
    <w:p w14:paraId="4BECB69B" w14:textId="77777777" w:rsidR="00E23481" w:rsidRPr="00C07597" w:rsidRDefault="00E23481" w:rsidP="000F1617">
      <w:pPr>
        <w:widowControl w:val="0"/>
        <w:autoSpaceDE w:val="0"/>
        <w:autoSpaceDN w:val="0"/>
        <w:adjustRightInd w:val="0"/>
        <w:spacing w:before="6" w:after="0" w:line="160" w:lineRule="exact"/>
        <w:rPr>
          <w:rFonts w:ascii="Times New Roman" w:hAnsi="Times New Roman"/>
        </w:rPr>
      </w:pPr>
    </w:p>
    <w:sectPr w:rsidR="00E23481" w:rsidRPr="00C07597" w:rsidSect="000F1617">
      <w:footerReference w:type="default" r:id="rId11"/>
      <w:pgSz w:w="11920" w:h="16860"/>
      <w:pgMar w:top="1140" w:right="1300" w:bottom="280" w:left="1300" w:header="955" w:footer="789" w:gutter="0"/>
      <w:pgNumType w:start="2"/>
      <w:cols w:space="720" w:equalWidth="0">
        <w:col w:w="9360"/>
      </w:cols>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F92E66" w14:textId="77777777" w:rsidR="00906DEC" w:rsidRDefault="00906DEC">
      <w:pPr>
        <w:spacing w:after="0" w:line="240" w:lineRule="auto"/>
      </w:pPr>
      <w:r>
        <w:separator/>
      </w:r>
    </w:p>
  </w:endnote>
  <w:endnote w:type="continuationSeparator" w:id="0">
    <w:p w14:paraId="7F9BF70D" w14:textId="77777777" w:rsidR="00906DEC" w:rsidRDefault="00906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653FE9" w14:textId="64DCC115" w:rsidR="00E23481" w:rsidRDefault="002E464F">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8752" behindDoc="1" locked="0" layoutInCell="0" allowOverlap="1" wp14:anchorId="14F3C0D6" wp14:editId="135FFF95">
              <wp:simplePos x="0" y="0"/>
              <wp:positionH relativeFrom="page">
                <wp:posOffset>3759200</wp:posOffset>
              </wp:positionH>
              <wp:positionV relativeFrom="page">
                <wp:posOffset>10053320</wp:posOffset>
              </wp:positionV>
              <wp:extent cx="101600" cy="127000"/>
              <wp:effectExtent l="0" t="0" r="0" b="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03A165" w14:textId="77777777"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0F1617">
                            <w:rPr>
                              <w:rFonts w:ascii="Times New Roman" w:hAnsi="Times New Roman"/>
                              <w:noProof/>
                              <w:sz w:val="16"/>
                              <w:szCs w:val="16"/>
                            </w:rPr>
                            <w:t>2</w:t>
                          </w:r>
                          <w:r>
                            <w:rPr>
                              <w:rFonts w:ascii="Times New Roman" w:hAnsi="Times New Roman"/>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4F3C0D6" id="_x0000_t202" coordsize="21600,21600" o:spt="202" path="m,l,21600r21600,l21600,xe">
              <v:stroke joinstyle="miter"/>
              <v:path gradientshapeok="t" o:connecttype="rect"/>
            </v:shapetype>
            <v:shape id="Text Box 3" o:spid="_x0000_s1028" type="#_x0000_t202" style="position:absolute;margin-left:296pt;margin-top:791.6pt;width:8pt;height:10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" o:allowincell="f" filled="f" stroked="f">
              <v:textbox inset="0,0,0,0">
                <w:txbxContent>
                  <w:p w14:paraId="4103A165" w14:textId="77777777"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0F1617">
                      <w:rPr>
                        <w:rFonts w:ascii="Times New Roman" w:hAnsi="Times New Roman"/>
                        <w:noProof/>
                        <w:sz w:val="16"/>
                        <w:szCs w:val="16"/>
                      </w:rPr>
                      <w:t>2</w:t>
                    </w:r>
                    <w:r>
                      <w:rPr>
                        <w:rFonts w:ascii="Times New Roman" w:hAnsi="Times New Roman"/>
                        <w:sz w:val="16"/>
                        <w:szCs w:val="16"/>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7A29B" w14:textId="77777777" w:rsidR="00906DEC" w:rsidRDefault="00906DEC">
      <w:pPr>
        <w:spacing w:after="0" w:line="240" w:lineRule="auto"/>
      </w:pPr>
      <w:r>
        <w:separator/>
      </w:r>
    </w:p>
  </w:footnote>
  <w:footnote w:type="continuationSeparator" w:id="0">
    <w:p w14:paraId="4E54103D" w14:textId="77777777" w:rsidR="00906DEC" w:rsidRDefault="00906D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9BE7F" w14:textId="09499692" w:rsidR="00E23481" w:rsidRDefault="002E464F">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6704" behindDoc="1" locked="0" layoutInCell="0" allowOverlap="1" wp14:anchorId="60A38460" wp14:editId="27D3F422">
              <wp:simplePos x="0" y="0"/>
              <wp:positionH relativeFrom="page">
                <wp:posOffset>876300</wp:posOffset>
              </wp:positionH>
              <wp:positionV relativeFrom="page">
                <wp:posOffset>712470</wp:posOffset>
              </wp:positionV>
              <wp:extent cx="3771265" cy="152400"/>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26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39825E"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60A38460" id="_x0000_t202" coordsize="21600,21600" o:spt="202" path="m,l,21600r21600,l21600,xe">
              <v:stroke joinstyle="miter"/>
              <v:path gradientshapeok="t" o:connecttype="rect"/>
            </v:shapetype>
            <v:shape id="Text Box 1" o:spid="_x0000_s1026" type="#_x0000_t202" style="position:absolute;margin-left:69pt;margin-top:56.1pt;width:296.95pt;height:12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" o:allowincell="f" filled="f" stroked="f">
              <v:textbox inset="0,0,0,0">
                <w:txbxContent>
                  <w:p w14:paraId="6639825E"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v:textbox>
              <w10:wrap anchorx="page" anchory="page"/>
            </v:shape>
          </w:pict>
        </mc:Fallback>
      </mc:AlternateContent>
    </w:r>
    <w:r>
      <w:rPr>
        <w:noProof/>
      </w:rPr>
      <mc:AlternateContent>
        <mc:Choice Requires="wps">
          <w:drawing>
            <wp:anchor distT="0" distB="0" distL="114300" distR="114300" simplePos="0" relativeHeight="251657728" behindDoc="1" locked="0" layoutInCell="0" allowOverlap="1" wp14:anchorId="7C1A386E" wp14:editId="2E7C56F1">
              <wp:simplePos x="0" y="0"/>
              <wp:positionH relativeFrom="page">
                <wp:posOffset>5874385</wp:posOffset>
              </wp:positionH>
              <wp:positionV relativeFrom="page">
                <wp:posOffset>712470</wp:posOffset>
              </wp:positionV>
              <wp:extent cx="805180" cy="1524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51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CC600"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C1A386E" id="Text Box 2" o:spid="_x0000_s1027" type="#_x0000_t202" style="position:absolute;margin-left:462.55pt;margin-top:56.1pt;width:63.4pt;height:12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" o:allowincell="f" filled="f" stroked="f">
              <v:textbox inset="0,0,0,0">
                <w:txbxContent>
                  <w:p w14:paraId="2EACC600"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5591C"/>
    <w:multiLevelType w:val="hybridMultilevel"/>
    <w:tmpl w:val="22D22A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87C05"/>
    <w:multiLevelType w:val="hybridMultilevel"/>
    <w:tmpl w:val="4476F13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0CA54CE2"/>
    <w:multiLevelType w:val="hybridMultilevel"/>
    <w:tmpl w:val="04F6A980"/>
    <w:lvl w:ilvl="0" w:tplc="1FC670E2">
      <w:start w:val="3"/>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20273B"/>
    <w:multiLevelType w:val="hybridMultilevel"/>
    <w:tmpl w:val="64A8E840"/>
    <w:lvl w:ilvl="0" w:tplc="A25C11C6">
      <w:start w:val="1"/>
      <w:numFmt w:val="lowerLetter"/>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9581931"/>
    <w:multiLevelType w:val="hybridMultilevel"/>
    <w:tmpl w:val="61D81A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8EC5C3D"/>
    <w:multiLevelType w:val="hybridMultilevel"/>
    <w:tmpl w:val="7FFA3EC8"/>
    <w:lvl w:ilvl="0" w:tplc="EF66BF18">
      <w:start w:val="1"/>
      <w:numFmt w:val="lowerLetter"/>
      <w:lvlText w:val="%1."/>
      <w:lvlJc w:val="left"/>
      <w:pPr>
        <w:ind w:left="990" w:hanging="360"/>
      </w:pPr>
      <w:rPr>
        <w:b/>
        <w:bCs/>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596B1B6D"/>
    <w:multiLevelType w:val="hybridMultilevel"/>
    <w:tmpl w:val="D1D68494"/>
    <w:lvl w:ilvl="0" w:tplc="788E72CA">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2"/>
  </w:num>
  <w:num w:numId="5">
    <w:abstractNumId w:val="3"/>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bordersDoNotSurroundHeader/>
  <w:bordersDoNotSurroundFooter/>
  <w:proofState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DC3"/>
    <w:rsid w:val="00011386"/>
    <w:rsid w:val="000377FA"/>
    <w:rsid w:val="0005509E"/>
    <w:rsid w:val="00056763"/>
    <w:rsid w:val="00080BBC"/>
    <w:rsid w:val="00097762"/>
    <w:rsid w:val="000F1617"/>
    <w:rsid w:val="00136E23"/>
    <w:rsid w:val="002959BD"/>
    <w:rsid w:val="002E464F"/>
    <w:rsid w:val="002E57D8"/>
    <w:rsid w:val="003243DE"/>
    <w:rsid w:val="003808D9"/>
    <w:rsid w:val="00385304"/>
    <w:rsid w:val="003F24A9"/>
    <w:rsid w:val="00416F42"/>
    <w:rsid w:val="00440A4F"/>
    <w:rsid w:val="004977A7"/>
    <w:rsid w:val="00510505"/>
    <w:rsid w:val="00546ECF"/>
    <w:rsid w:val="00614A14"/>
    <w:rsid w:val="006A4096"/>
    <w:rsid w:val="006C494F"/>
    <w:rsid w:val="006F2B8F"/>
    <w:rsid w:val="00710557"/>
    <w:rsid w:val="00715436"/>
    <w:rsid w:val="00773D3B"/>
    <w:rsid w:val="00777E69"/>
    <w:rsid w:val="0078415D"/>
    <w:rsid w:val="008A4816"/>
    <w:rsid w:val="008F0C46"/>
    <w:rsid w:val="00906DEC"/>
    <w:rsid w:val="00981DC3"/>
    <w:rsid w:val="00A52D67"/>
    <w:rsid w:val="00A5429A"/>
    <w:rsid w:val="00AE4D0D"/>
    <w:rsid w:val="00AF0B11"/>
    <w:rsid w:val="00C07597"/>
    <w:rsid w:val="00C57026"/>
    <w:rsid w:val="00C66DB4"/>
    <w:rsid w:val="00CC0C61"/>
    <w:rsid w:val="00D518B5"/>
    <w:rsid w:val="00D9212F"/>
    <w:rsid w:val="00DC633A"/>
    <w:rsid w:val="00DE0958"/>
    <w:rsid w:val="00E1105C"/>
    <w:rsid w:val="00E23481"/>
    <w:rsid w:val="00E67B47"/>
    <w:rsid w:val="00E70189"/>
    <w:rsid w:val="00E72F0D"/>
    <w:rsid w:val="00E8579E"/>
    <w:rsid w:val="00F26277"/>
    <w:rsid w:val="00F95BB4"/>
    <w:rsid w:val="00FC00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4CB07A"/>
  <w14:defaultImageDpi w14:val="0"/>
  <w15:docId w15:val="{4C217A6B-461B-4C57-B9ED-E67D2FE6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494F"/>
    <w:rPr>
      <w:color w:val="808080"/>
    </w:rPr>
  </w:style>
  <w:style w:type="paragraph" w:styleId="ListParagraph">
    <w:name w:val="List Paragraph"/>
    <w:basedOn w:val="Normal"/>
    <w:uiPriority w:val="34"/>
    <w:qFormat/>
    <w:rsid w:val="000567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243454">
      <w:bodyDiv w:val="1"/>
      <w:marLeft w:val="0"/>
      <w:marRight w:val="0"/>
      <w:marTop w:val="0"/>
      <w:marBottom w:val="0"/>
      <w:divBdr>
        <w:top w:val="none" w:sz="0" w:space="0" w:color="auto"/>
        <w:left w:val="none" w:sz="0" w:space="0" w:color="auto"/>
        <w:bottom w:val="none" w:sz="0" w:space="0" w:color="auto"/>
        <w:right w:val="none" w:sz="0" w:space="0" w:color="auto"/>
      </w:divBdr>
      <w:divsChild>
        <w:div w:id="495465449">
          <w:marLeft w:val="640"/>
          <w:marRight w:val="0"/>
          <w:marTop w:val="0"/>
          <w:marBottom w:val="0"/>
          <w:divBdr>
            <w:top w:val="none" w:sz="0" w:space="0" w:color="auto"/>
            <w:left w:val="none" w:sz="0" w:space="0" w:color="auto"/>
            <w:bottom w:val="none" w:sz="0" w:space="0" w:color="auto"/>
            <w:right w:val="none" w:sz="0" w:space="0" w:color="auto"/>
          </w:divBdr>
        </w:div>
      </w:divsChild>
    </w:div>
    <w:div w:id="360011529">
      <w:bodyDiv w:val="1"/>
      <w:marLeft w:val="0"/>
      <w:marRight w:val="0"/>
      <w:marTop w:val="0"/>
      <w:marBottom w:val="0"/>
      <w:divBdr>
        <w:top w:val="none" w:sz="0" w:space="0" w:color="auto"/>
        <w:left w:val="none" w:sz="0" w:space="0" w:color="auto"/>
        <w:bottom w:val="none" w:sz="0" w:space="0" w:color="auto"/>
        <w:right w:val="none" w:sz="0" w:space="0" w:color="auto"/>
      </w:divBdr>
    </w:div>
    <w:div w:id="390468059">
      <w:bodyDiv w:val="1"/>
      <w:marLeft w:val="0"/>
      <w:marRight w:val="0"/>
      <w:marTop w:val="0"/>
      <w:marBottom w:val="0"/>
      <w:divBdr>
        <w:top w:val="none" w:sz="0" w:space="0" w:color="auto"/>
        <w:left w:val="none" w:sz="0" w:space="0" w:color="auto"/>
        <w:bottom w:val="none" w:sz="0" w:space="0" w:color="auto"/>
        <w:right w:val="none" w:sz="0" w:space="0" w:color="auto"/>
      </w:divBdr>
      <w:divsChild>
        <w:div w:id="1731616031">
          <w:marLeft w:val="640"/>
          <w:marRight w:val="0"/>
          <w:marTop w:val="0"/>
          <w:marBottom w:val="0"/>
          <w:divBdr>
            <w:top w:val="none" w:sz="0" w:space="0" w:color="auto"/>
            <w:left w:val="none" w:sz="0" w:space="0" w:color="auto"/>
            <w:bottom w:val="none" w:sz="0" w:space="0" w:color="auto"/>
            <w:right w:val="none" w:sz="0" w:space="0" w:color="auto"/>
          </w:divBdr>
        </w:div>
      </w:divsChild>
    </w:div>
    <w:div w:id="662054307">
      <w:bodyDiv w:val="1"/>
      <w:marLeft w:val="0"/>
      <w:marRight w:val="0"/>
      <w:marTop w:val="0"/>
      <w:marBottom w:val="0"/>
      <w:divBdr>
        <w:top w:val="none" w:sz="0" w:space="0" w:color="auto"/>
        <w:left w:val="none" w:sz="0" w:space="0" w:color="auto"/>
        <w:bottom w:val="none" w:sz="0" w:space="0" w:color="auto"/>
        <w:right w:val="none" w:sz="0" w:space="0" w:color="auto"/>
      </w:divBdr>
      <w:divsChild>
        <w:div w:id="269825195">
          <w:marLeft w:val="640"/>
          <w:marRight w:val="0"/>
          <w:marTop w:val="0"/>
          <w:marBottom w:val="0"/>
          <w:divBdr>
            <w:top w:val="none" w:sz="0" w:space="0" w:color="auto"/>
            <w:left w:val="none" w:sz="0" w:space="0" w:color="auto"/>
            <w:bottom w:val="none" w:sz="0" w:space="0" w:color="auto"/>
            <w:right w:val="none" w:sz="0" w:space="0" w:color="auto"/>
          </w:divBdr>
        </w:div>
      </w:divsChild>
    </w:div>
    <w:div w:id="793672627">
      <w:bodyDiv w:val="1"/>
      <w:marLeft w:val="0"/>
      <w:marRight w:val="0"/>
      <w:marTop w:val="0"/>
      <w:marBottom w:val="0"/>
      <w:divBdr>
        <w:top w:val="none" w:sz="0" w:space="0" w:color="auto"/>
        <w:left w:val="none" w:sz="0" w:space="0" w:color="auto"/>
        <w:bottom w:val="none" w:sz="0" w:space="0" w:color="auto"/>
        <w:right w:val="none" w:sz="0" w:space="0" w:color="auto"/>
      </w:divBdr>
      <w:divsChild>
        <w:div w:id="597102808">
          <w:marLeft w:val="640"/>
          <w:marRight w:val="0"/>
          <w:marTop w:val="0"/>
          <w:marBottom w:val="0"/>
          <w:divBdr>
            <w:top w:val="none" w:sz="0" w:space="0" w:color="auto"/>
            <w:left w:val="none" w:sz="0" w:space="0" w:color="auto"/>
            <w:bottom w:val="none" w:sz="0" w:space="0" w:color="auto"/>
            <w:right w:val="none" w:sz="0" w:space="0" w:color="auto"/>
          </w:divBdr>
        </w:div>
      </w:divsChild>
    </w:div>
    <w:div w:id="812521643">
      <w:bodyDiv w:val="1"/>
      <w:marLeft w:val="0"/>
      <w:marRight w:val="0"/>
      <w:marTop w:val="0"/>
      <w:marBottom w:val="0"/>
      <w:divBdr>
        <w:top w:val="none" w:sz="0" w:space="0" w:color="auto"/>
        <w:left w:val="none" w:sz="0" w:space="0" w:color="auto"/>
        <w:bottom w:val="none" w:sz="0" w:space="0" w:color="auto"/>
        <w:right w:val="none" w:sz="0" w:space="0" w:color="auto"/>
      </w:divBdr>
    </w:div>
    <w:div w:id="1076589818">
      <w:bodyDiv w:val="1"/>
      <w:marLeft w:val="0"/>
      <w:marRight w:val="0"/>
      <w:marTop w:val="0"/>
      <w:marBottom w:val="0"/>
      <w:divBdr>
        <w:top w:val="none" w:sz="0" w:space="0" w:color="auto"/>
        <w:left w:val="none" w:sz="0" w:space="0" w:color="auto"/>
        <w:bottom w:val="none" w:sz="0" w:space="0" w:color="auto"/>
        <w:right w:val="none" w:sz="0" w:space="0" w:color="auto"/>
      </w:divBdr>
      <w:divsChild>
        <w:div w:id="462044456">
          <w:marLeft w:val="640"/>
          <w:marRight w:val="0"/>
          <w:marTop w:val="0"/>
          <w:marBottom w:val="0"/>
          <w:divBdr>
            <w:top w:val="none" w:sz="0" w:space="0" w:color="auto"/>
            <w:left w:val="none" w:sz="0" w:space="0" w:color="auto"/>
            <w:bottom w:val="none" w:sz="0" w:space="0" w:color="auto"/>
            <w:right w:val="none" w:sz="0" w:space="0" w:color="auto"/>
          </w:divBdr>
        </w:div>
      </w:divsChild>
    </w:div>
    <w:div w:id="1550679630">
      <w:bodyDiv w:val="1"/>
      <w:marLeft w:val="0"/>
      <w:marRight w:val="0"/>
      <w:marTop w:val="0"/>
      <w:marBottom w:val="0"/>
      <w:divBdr>
        <w:top w:val="none" w:sz="0" w:space="0" w:color="auto"/>
        <w:left w:val="none" w:sz="0" w:space="0" w:color="auto"/>
        <w:bottom w:val="none" w:sz="0" w:space="0" w:color="auto"/>
        <w:right w:val="none" w:sz="0" w:space="0" w:color="auto"/>
      </w:divBdr>
      <w:divsChild>
        <w:div w:id="1156339749">
          <w:marLeft w:val="640"/>
          <w:marRight w:val="0"/>
          <w:marTop w:val="0"/>
          <w:marBottom w:val="0"/>
          <w:divBdr>
            <w:top w:val="none" w:sz="0" w:space="0" w:color="auto"/>
            <w:left w:val="none" w:sz="0" w:space="0" w:color="auto"/>
            <w:bottom w:val="none" w:sz="0" w:space="0" w:color="auto"/>
            <w:right w:val="none" w:sz="0" w:space="0" w:color="auto"/>
          </w:divBdr>
        </w:div>
        <w:div w:id="865800375">
          <w:marLeft w:val="640"/>
          <w:marRight w:val="0"/>
          <w:marTop w:val="0"/>
          <w:marBottom w:val="0"/>
          <w:divBdr>
            <w:top w:val="none" w:sz="0" w:space="0" w:color="auto"/>
            <w:left w:val="none" w:sz="0" w:space="0" w:color="auto"/>
            <w:bottom w:val="none" w:sz="0" w:space="0" w:color="auto"/>
            <w:right w:val="none" w:sz="0" w:space="0" w:color="auto"/>
          </w:divBdr>
        </w:div>
      </w:divsChild>
    </w:div>
    <w:div w:id="1697343032">
      <w:bodyDiv w:val="1"/>
      <w:marLeft w:val="0"/>
      <w:marRight w:val="0"/>
      <w:marTop w:val="0"/>
      <w:marBottom w:val="0"/>
      <w:divBdr>
        <w:top w:val="none" w:sz="0" w:space="0" w:color="auto"/>
        <w:left w:val="none" w:sz="0" w:space="0" w:color="auto"/>
        <w:bottom w:val="none" w:sz="0" w:space="0" w:color="auto"/>
        <w:right w:val="none" w:sz="0" w:space="0" w:color="auto"/>
      </w:divBdr>
      <w:divsChild>
        <w:div w:id="1700742794">
          <w:marLeft w:val="0"/>
          <w:marRight w:val="0"/>
          <w:marTop w:val="0"/>
          <w:marBottom w:val="0"/>
          <w:divBdr>
            <w:top w:val="none" w:sz="0" w:space="0" w:color="auto"/>
            <w:left w:val="none" w:sz="0" w:space="0" w:color="auto"/>
            <w:bottom w:val="none" w:sz="0" w:space="0" w:color="auto"/>
            <w:right w:val="none" w:sz="0" w:space="0" w:color="auto"/>
          </w:divBdr>
          <w:divsChild>
            <w:div w:id="96103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531801">
      <w:bodyDiv w:val="1"/>
      <w:marLeft w:val="0"/>
      <w:marRight w:val="0"/>
      <w:marTop w:val="0"/>
      <w:marBottom w:val="0"/>
      <w:divBdr>
        <w:top w:val="none" w:sz="0" w:space="0" w:color="auto"/>
        <w:left w:val="none" w:sz="0" w:space="0" w:color="auto"/>
        <w:bottom w:val="none" w:sz="0" w:space="0" w:color="auto"/>
        <w:right w:val="none" w:sz="0" w:space="0" w:color="auto"/>
      </w:divBdr>
      <w:divsChild>
        <w:div w:id="954675951">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aaluddin@umsid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3.0"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550E79F-F790-40DE-A00D-30405F40E1A2}">
  <we:reference id="wa104382081" version="1.46.0.0" store="en-US" storeType="OMEX"/>
  <we:alternateReferences>
    <we:reference id="wa104382081" version="1.46.0.0" store="en-US" storeType="OMEX"/>
  </we:alternateReferences>
  <we:properties>
    <we:property name="MENDELEY_CITATIONS" value="[]"/>
    <we:property name="MENDELEY_CITATIONS_LOCALE_CODE" value="&quot;id-ID&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A37FC550-BF9A-0949-A7B5-AD5937DF7C4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066D1-54D4-3645-A103-5553FE0D1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420</Words>
  <Characters>13798</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16186</CharactersWithSpaces>
  <SharedDoc>false</SharedDoc>
  <HLinks>
    <vt:vector size="12" baseType="variant">
      <vt:variant>
        <vt:i4>6553702</vt:i4>
      </vt:variant>
      <vt:variant>
        <vt:i4>3</vt:i4>
      </vt:variant>
      <vt:variant>
        <vt:i4>0</vt:i4>
      </vt:variant>
      <vt:variant>
        <vt:i4>5</vt:i4>
      </vt:variant>
      <vt:variant>
        <vt:lpwstr>http://creativecommons.org/licenses/by/3.0</vt:lpwstr>
      </vt:variant>
      <vt:variant>
        <vt:lpwstr/>
      </vt:variant>
      <vt:variant>
        <vt:i4>2555925</vt:i4>
      </vt:variant>
      <vt:variant>
        <vt:i4>0</vt:i4>
      </vt:variant>
      <vt:variant>
        <vt:i4>0</vt:i4>
      </vt:variant>
      <vt:variant>
        <vt:i4>5</vt:i4>
      </vt:variant>
      <vt:variant>
        <vt:lpwstr>mailto:*jamaaluddin@umsid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eorge Evans</dc:creator>
  <cp:keywords>open access, proceedings, template, fast, affordable, flexible</cp:keywords>
  <dc:description>DocumentCreationInfo</dc:description>
  <cp:lastModifiedBy>Microsoft Office User</cp:lastModifiedBy>
  <cp:revision>2</cp:revision>
  <dcterms:created xsi:type="dcterms:W3CDTF">2022-11-20T12:32:00Z</dcterms:created>
  <dcterms:modified xsi:type="dcterms:W3CDTF">2022-11-2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080424-228c-37ed-9cad-19cf92b1e3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